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3A55A2">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3A55A2">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3A55A2">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3A55A2">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3A55A2">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3A55A2">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3A55A2">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3A55A2">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3A55A2">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r w:rsidR="00DD4919" w:rsidRPr="003D6548">
        <w:t>a</w:t>
      </w:r>
      <w:proofErr w:type="spell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e.g.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e.g.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e.g..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FV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3A55A2"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3A55A2"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3A55A2"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3A55A2"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3A55A2"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3A55A2"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3A55A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3A55A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3A55A2"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3A55A2"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lastRenderedPageBreak/>
        <w:t xml:space="preserve">Combining Registers and </w:t>
      </w:r>
      <w:r w:rsidR="003D7194">
        <w:rPr>
          <w:szCs w:val="24"/>
        </w:rPr>
        <w:t>Discourse</w:t>
      </w:r>
      <w:bookmarkEnd w:id="47"/>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Gitternetztabelle1hell"/>
        <w:tblW w:w="0" w:type="auto"/>
        <w:tblLook w:val="04A0" w:firstRow="1" w:lastRow="0" w:firstColumn="1" w:lastColumn="0" w:noHBand="0" w:noVBand="1"/>
      </w:tblPr>
      <w:tblGrid>
        <w:gridCol w:w="1299"/>
        <w:gridCol w:w="1390"/>
        <w:gridCol w:w="5805"/>
      </w:tblGrid>
      <w:tr w:rsidR="00E4120C" w14:paraId="7D1D6F99" w14:textId="77777777" w:rsidTr="00E41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99" w:type="dxa"/>
            <w:tcBorders>
              <w:bottom w:val="single" w:sz="18" w:space="0" w:color="auto"/>
            </w:tcBorders>
          </w:tcPr>
          <w:p w14:paraId="1C9F18D7" w14:textId="2E461F35" w:rsidR="00E4120C" w:rsidRDefault="00E4120C" w:rsidP="00943A54">
            <w:pPr>
              <w:ind w:firstLine="0"/>
            </w:pPr>
            <w:r>
              <w:t>Literacy</w:t>
            </w:r>
          </w:p>
        </w:tc>
        <w:tc>
          <w:tcPr>
            <w:tcW w:w="1390" w:type="dxa"/>
            <w:tcBorders>
              <w:bottom w:val="single" w:sz="18" w:space="0" w:color="auto"/>
            </w:tcBorders>
          </w:tcPr>
          <w:p w14:paraId="0F3C0D7D" w14:textId="77777777" w:rsidR="00E4120C" w:rsidRDefault="00E4120C" w:rsidP="00943A54">
            <w:pPr>
              <w:ind w:firstLine="0"/>
              <w:cnfStyle w:val="100000000000" w:firstRow="1" w:lastRow="0" w:firstColumn="0" w:lastColumn="0" w:oddVBand="0" w:evenVBand="0" w:oddHBand="0" w:evenHBand="0" w:firstRowFirstColumn="0" w:firstRowLastColumn="0" w:lastRowFirstColumn="0" w:lastRowLastColumn="0"/>
            </w:pPr>
          </w:p>
        </w:tc>
        <w:tc>
          <w:tcPr>
            <w:tcW w:w="5805" w:type="dxa"/>
            <w:tcBorders>
              <w:bottom w:val="single" w:sz="18" w:space="0" w:color="auto"/>
            </w:tcBorders>
          </w:tcPr>
          <w:p w14:paraId="1E88B1E5" w14:textId="23AF1818" w:rsidR="00E4120C" w:rsidRDefault="00E4120C" w:rsidP="00943A54">
            <w:pPr>
              <w:ind w:firstLine="0"/>
              <w:cnfStyle w:val="100000000000" w:firstRow="1" w:lastRow="0" w:firstColumn="0" w:lastColumn="0" w:oddVBand="0" w:evenVBand="0" w:oddHBand="0" w:evenHBand="0" w:firstRowFirstColumn="0" w:firstRowLastColumn="0" w:lastRowFirstColumn="0" w:lastRowLastColumn="0"/>
            </w:pPr>
          </w:p>
        </w:tc>
      </w:tr>
      <w:tr w:rsidR="00E4120C" w14:paraId="691704F4" w14:textId="77777777" w:rsidTr="00E4120C">
        <w:tc>
          <w:tcPr>
            <w:cnfStyle w:val="001000000000" w:firstRow="0" w:lastRow="0" w:firstColumn="1" w:lastColumn="0" w:oddVBand="0" w:evenVBand="0" w:oddHBand="0" w:evenHBand="0" w:firstRowFirstColumn="0" w:firstRowLastColumn="0" w:lastRowFirstColumn="0" w:lastRowLastColumn="0"/>
            <w:tcW w:w="1299" w:type="dxa"/>
            <w:tcBorders>
              <w:top w:val="single" w:sz="18" w:space="0" w:color="auto"/>
            </w:tcBorders>
          </w:tcPr>
          <w:p w14:paraId="6D4F3B20" w14:textId="77777777" w:rsidR="00E4120C" w:rsidRDefault="00E4120C" w:rsidP="00943A54">
            <w:pPr>
              <w:ind w:firstLine="0"/>
            </w:pPr>
          </w:p>
        </w:tc>
        <w:tc>
          <w:tcPr>
            <w:tcW w:w="1390" w:type="dxa"/>
            <w:tcBorders>
              <w:top w:val="single" w:sz="18" w:space="0" w:color="auto"/>
            </w:tcBorders>
          </w:tcPr>
          <w:p w14:paraId="20760C93"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Borders>
              <w:top w:val="single" w:sz="18" w:space="0" w:color="auto"/>
            </w:tcBorders>
          </w:tcPr>
          <w:p w14:paraId="139C2A7F" w14:textId="0DDE33CE"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E4120C" w14:paraId="01608B8B"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3325F509" w14:textId="77777777" w:rsidR="00E4120C" w:rsidRDefault="00E4120C" w:rsidP="00943A54">
            <w:pPr>
              <w:ind w:firstLine="0"/>
            </w:pPr>
          </w:p>
        </w:tc>
        <w:tc>
          <w:tcPr>
            <w:tcW w:w="1390" w:type="dxa"/>
          </w:tcPr>
          <w:p w14:paraId="3B2C2B46"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2361F6D" w14:textId="6BCD39B8"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third-person pronouns</w:t>
            </w:r>
          </w:p>
        </w:tc>
      </w:tr>
      <w:tr w:rsidR="00E4120C" w14:paraId="19A3F742" w14:textId="77777777" w:rsidTr="00E4120C">
        <w:trPr>
          <w:trHeight w:val="399"/>
        </w:trPr>
        <w:tc>
          <w:tcPr>
            <w:cnfStyle w:val="001000000000" w:firstRow="0" w:lastRow="0" w:firstColumn="1" w:lastColumn="0" w:oddVBand="0" w:evenVBand="0" w:oddHBand="0" w:evenHBand="0" w:firstRowFirstColumn="0" w:firstRowLastColumn="0" w:lastRowFirstColumn="0" w:lastRowLastColumn="0"/>
            <w:tcW w:w="1299" w:type="dxa"/>
          </w:tcPr>
          <w:p w14:paraId="6FD5F908" w14:textId="04C8ECA9" w:rsidR="00E4120C" w:rsidRDefault="00E4120C" w:rsidP="00943A54">
            <w:pPr>
              <w:ind w:firstLine="0"/>
            </w:pPr>
            <w:r>
              <w:t xml:space="preserve"> </w:t>
            </w:r>
          </w:p>
        </w:tc>
        <w:tc>
          <w:tcPr>
            <w:tcW w:w="1390" w:type="dxa"/>
          </w:tcPr>
          <w:p w14:paraId="10220428"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EBFA82E" w14:textId="2884F7C5"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first-person pronouns</w:t>
            </w:r>
          </w:p>
        </w:tc>
      </w:tr>
      <w:tr w:rsidR="00E4120C" w14:paraId="59BF520B"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42514CE8" w14:textId="77777777" w:rsidR="00E4120C" w:rsidRDefault="00E4120C" w:rsidP="00943A54">
            <w:pPr>
              <w:ind w:firstLine="0"/>
            </w:pPr>
          </w:p>
        </w:tc>
        <w:tc>
          <w:tcPr>
            <w:tcW w:w="1390" w:type="dxa"/>
          </w:tcPr>
          <w:p w14:paraId="7A013700"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44004762" w14:textId="04061FDE"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E4120C" w14:paraId="0C7B2352"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1BBB48DD" w14:textId="77777777" w:rsidR="00E4120C" w:rsidRDefault="00E4120C" w:rsidP="00943A54">
            <w:pPr>
              <w:ind w:firstLine="0"/>
            </w:pPr>
          </w:p>
        </w:tc>
        <w:tc>
          <w:tcPr>
            <w:tcW w:w="1390" w:type="dxa"/>
          </w:tcPr>
          <w:p w14:paraId="1531D917"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AE70A18" w14:textId="1BA7F36A"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E4120C" w14:paraId="6C3B127C"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6B06CA24" w14:textId="77777777" w:rsidR="00E4120C" w:rsidRDefault="00E4120C" w:rsidP="00943A54">
            <w:pPr>
              <w:ind w:firstLine="0"/>
            </w:pPr>
          </w:p>
        </w:tc>
        <w:tc>
          <w:tcPr>
            <w:tcW w:w="1390" w:type="dxa"/>
          </w:tcPr>
          <w:p w14:paraId="2FD7986C"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E85C09C" w14:textId="346207F2"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E4120C" w14:paraId="32B102CE"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31411BF4" w14:textId="77777777" w:rsidR="00E4120C" w:rsidRDefault="00E4120C" w:rsidP="00943A54">
            <w:pPr>
              <w:ind w:firstLine="0"/>
            </w:pPr>
          </w:p>
        </w:tc>
        <w:tc>
          <w:tcPr>
            <w:tcW w:w="1390" w:type="dxa"/>
          </w:tcPr>
          <w:p w14:paraId="62C75D3E" w14:textId="77777777"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29DA31B0" w14:textId="7CFF21FA" w:rsidR="00E4120C" w:rsidRDefault="00E4120C"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E4120C" w14:paraId="6FC4574F"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81CFC2C" w14:textId="77777777" w:rsidR="00E4120C" w:rsidRDefault="00E4120C" w:rsidP="004621A0">
            <w:pPr>
              <w:ind w:firstLine="0"/>
            </w:pPr>
          </w:p>
        </w:tc>
        <w:tc>
          <w:tcPr>
            <w:tcW w:w="1390" w:type="dxa"/>
          </w:tcPr>
          <w:p w14:paraId="5FF634B1"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6B031187" w14:textId="1551033F"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E4120C" w14:paraId="5B4BF8C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A5667DC" w14:textId="77777777" w:rsidR="00E4120C" w:rsidRDefault="00E4120C" w:rsidP="004621A0">
            <w:pPr>
              <w:ind w:firstLine="0"/>
            </w:pPr>
          </w:p>
        </w:tc>
        <w:tc>
          <w:tcPr>
            <w:tcW w:w="1390" w:type="dxa"/>
          </w:tcPr>
          <w:p w14:paraId="3CE501A0"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3FDB4DFF" w14:textId="03505BF9"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Average word length </w:t>
            </w:r>
          </w:p>
        </w:tc>
      </w:tr>
      <w:tr w:rsidR="00E4120C" w14:paraId="2E24DDC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0C935BD6" w14:textId="77777777" w:rsidR="00E4120C" w:rsidRDefault="00E4120C" w:rsidP="004621A0">
            <w:pPr>
              <w:ind w:firstLine="0"/>
            </w:pPr>
          </w:p>
        </w:tc>
        <w:tc>
          <w:tcPr>
            <w:tcW w:w="1390" w:type="dxa"/>
          </w:tcPr>
          <w:p w14:paraId="0E7267CA"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C36D20C" w14:textId="387C2A60"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E4120C" w14:paraId="00EC6480" w14:textId="77777777" w:rsidTr="00E4120C">
        <w:tc>
          <w:tcPr>
            <w:cnfStyle w:val="001000000000" w:firstRow="0" w:lastRow="0" w:firstColumn="1" w:lastColumn="0" w:oddVBand="0" w:evenVBand="0" w:oddHBand="0" w:evenHBand="0" w:firstRowFirstColumn="0" w:firstRowLastColumn="0" w:lastRowFirstColumn="0" w:lastRowLastColumn="0"/>
            <w:tcW w:w="1299" w:type="dxa"/>
            <w:tcBorders>
              <w:top w:val="single" w:sz="18" w:space="0" w:color="auto"/>
            </w:tcBorders>
          </w:tcPr>
          <w:p w14:paraId="3F78BB4B" w14:textId="5D352729" w:rsidR="00E4120C" w:rsidRDefault="00E4120C" w:rsidP="004621A0">
            <w:pPr>
              <w:ind w:firstLine="0"/>
            </w:pPr>
            <w:r>
              <w:t>Orality</w:t>
            </w:r>
          </w:p>
        </w:tc>
        <w:tc>
          <w:tcPr>
            <w:tcW w:w="1390" w:type="dxa"/>
            <w:tcBorders>
              <w:top w:val="single" w:sz="18" w:space="0" w:color="auto"/>
            </w:tcBorders>
          </w:tcPr>
          <w:p w14:paraId="02A59305"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Borders>
              <w:top w:val="single" w:sz="18" w:space="0" w:color="auto"/>
            </w:tcBorders>
          </w:tcPr>
          <w:p w14:paraId="15B5F7B4" w14:textId="56046BBA"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r>
      <w:tr w:rsidR="00E4120C" w14:paraId="20A51B1B"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04144AC5" w14:textId="77777777" w:rsidR="00E4120C" w:rsidRDefault="00E4120C" w:rsidP="004F23B6">
            <w:pPr>
              <w:ind w:firstLine="0"/>
            </w:pPr>
          </w:p>
        </w:tc>
        <w:tc>
          <w:tcPr>
            <w:tcW w:w="1390" w:type="dxa"/>
          </w:tcPr>
          <w:p w14:paraId="6AE7F430" w14:textId="77777777" w:rsidR="00E4120C" w:rsidRDefault="00E4120C" w:rsidP="004F23B6">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19850F35" w14:textId="2505CF21" w:rsidR="00E4120C" w:rsidRDefault="00E4120C"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E4120C" w14:paraId="4B89552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CE77030" w14:textId="77777777" w:rsidR="00E4120C" w:rsidRDefault="00E4120C" w:rsidP="004621A0">
            <w:pPr>
              <w:ind w:firstLine="0"/>
            </w:pPr>
          </w:p>
        </w:tc>
        <w:tc>
          <w:tcPr>
            <w:tcW w:w="1390" w:type="dxa"/>
          </w:tcPr>
          <w:p w14:paraId="29ADE13A"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35C7C2CF" w14:textId="5F8FC60E"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E4120C" w14:paraId="4D297E53"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6E942D07" w14:textId="77777777" w:rsidR="00E4120C" w:rsidRDefault="00E4120C" w:rsidP="004621A0">
            <w:pPr>
              <w:ind w:firstLine="0"/>
            </w:pPr>
          </w:p>
        </w:tc>
        <w:tc>
          <w:tcPr>
            <w:tcW w:w="1390" w:type="dxa"/>
          </w:tcPr>
          <w:p w14:paraId="1955C785"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45905569" w14:textId="0EA63541"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Word reduplication</w:t>
            </w:r>
          </w:p>
        </w:tc>
      </w:tr>
      <w:tr w:rsidR="00E4120C" w14:paraId="447941BE"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264C7B33" w14:textId="77777777" w:rsidR="00E4120C" w:rsidRDefault="00E4120C" w:rsidP="004621A0">
            <w:pPr>
              <w:ind w:firstLine="0"/>
            </w:pPr>
          </w:p>
        </w:tc>
        <w:tc>
          <w:tcPr>
            <w:tcW w:w="1390" w:type="dxa"/>
          </w:tcPr>
          <w:p w14:paraId="036BA8AB"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F1F07C0" w14:textId="0AD4090B"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E4120C" w14:paraId="61DC2264"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4BE0268B" w14:textId="77777777" w:rsidR="00E4120C" w:rsidRDefault="00E4120C" w:rsidP="004621A0">
            <w:pPr>
              <w:ind w:firstLine="0"/>
            </w:pPr>
          </w:p>
        </w:tc>
        <w:tc>
          <w:tcPr>
            <w:tcW w:w="1390" w:type="dxa"/>
          </w:tcPr>
          <w:p w14:paraId="28029002"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71338E04" w14:textId="5432480A"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E4120C" w14:paraId="00F6C9C7"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552048BE" w14:textId="77777777" w:rsidR="00E4120C" w:rsidRDefault="00E4120C" w:rsidP="004621A0">
            <w:pPr>
              <w:ind w:firstLine="0"/>
            </w:pPr>
          </w:p>
        </w:tc>
        <w:tc>
          <w:tcPr>
            <w:tcW w:w="1390" w:type="dxa"/>
          </w:tcPr>
          <w:p w14:paraId="2105C8AB"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529388E0" w14:textId="055B778B"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E4120C" w14:paraId="3AC7E5A1"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16A786F3" w14:textId="77777777" w:rsidR="00E4120C" w:rsidRDefault="00E4120C" w:rsidP="004621A0">
            <w:pPr>
              <w:ind w:firstLine="0"/>
            </w:pPr>
          </w:p>
        </w:tc>
        <w:tc>
          <w:tcPr>
            <w:tcW w:w="1390" w:type="dxa"/>
          </w:tcPr>
          <w:p w14:paraId="15FAE712"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33F0DFD6" w14:textId="75F0124C"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E4120C" w14:paraId="052A4C38"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21C11B42" w14:textId="77777777" w:rsidR="00E4120C" w:rsidRDefault="00E4120C" w:rsidP="004621A0">
            <w:pPr>
              <w:ind w:firstLine="0"/>
            </w:pPr>
          </w:p>
        </w:tc>
        <w:tc>
          <w:tcPr>
            <w:tcW w:w="1390" w:type="dxa"/>
          </w:tcPr>
          <w:p w14:paraId="12DD7AE7"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83F72F8" w14:textId="557F61F3"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E4120C" w14:paraId="19BC1E07"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42BAB5B1" w14:textId="77777777" w:rsidR="00E4120C" w:rsidRDefault="00E4120C" w:rsidP="004621A0">
            <w:pPr>
              <w:ind w:firstLine="0"/>
            </w:pPr>
          </w:p>
        </w:tc>
        <w:tc>
          <w:tcPr>
            <w:tcW w:w="1390" w:type="dxa"/>
          </w:tcPr>
          <w:p w14:paraId="589FBE81"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0FD92DBB" w14:textId="55C0984E"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E4120C" w14:paraId="7AF60483" w14:textId="77777777" w:rsidTr="00E4120C">
        <w:tc>
          <w:tcPr>
            <w:cnfStyle w:val="001000000000" w:firstRow="0" w:lastRow="0" w:firstColumn="1" w:lastColumn="0" w:oddVBand="0" w:evenVBand="0" w:oddHBand="0" w:evenHBand="0" w:firstRowFirstColumn="0" w:firstRowLastColumn="0" w:lastRowFirstColumn="0" w:lastRowLastColumn="0"/>
            <w:tcW w:w="1299" w:type="dxa"/>
          </w:tcPr>
          <w:p w14:paraId="10A7FEB4" w14:textId="77777777" w:rsidR="00E4120C" w:rsidRDefault="00E4120C" w:rsidP="004621A0">
            <w:pPr>
              <w:ind w:firstLine="0"/>
            </w:pPr>
          </w:p>
        </w:tc>
        <w:tc>
          <w:tcPr>
            <w:tcW w:w="1390" w:type="dxa"/>
          </w:tcPr>
          <w:p w14:paraId="02B7F691" w14:textId="77777777"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p>
        </w:tc>
        <w:tc>
          <w:tcPr>
            <w:tcW w:w="5805" w:type="dxa"/>
          </w:tcPr>
          <w:p w14:paraId="17E302FB" w14:textId="035C305C" w:rsidR="00E4120C" w:rsidRDefault="00E4120C" w:rsidP="004621A0">
            <w:pPr>
              <w:ind w:firstLine="0"/>
              <w:cnfStyle w:val="000000000000" w:firstRow="0" w:lastRow="0" w:firstColumn="0" w:lastColumn="0" w:oddVBand="0" w:evenVBand="0" w:oddHBand="0" w:evenHBand="0" w:firstRowFirstColumn="0" w:firstRowLastColumn="0" w:lastRowFirstColumn="0" w:lastRowLastColumn="0"/>
            </w:pPr>
            <w:r>
              <w:t>Sentences with only verbs</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0B98C7E"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4995A991" w14:textId="77982CA0" w:rsidR="00E14DE8" w:rsidRPr="003D6548" w:rsidRDefault="00DC4207" w:rsidP="00C92CFC">
      <w:pPr>
        <w:ind w:left="1208" w:hanging="357"/>
      </w:pPr>
      <w:r>
        <w:br w:type="page"/>
      </w:r>
    </w:p>
    <w:p w14:paraId="3331EC8B" w14:textId="6807A549" w:rsidR="00C92CFC" w:rsidRPr="00C92CFC" w:rsidRDefault="00F9217A" w:rsidP="00C92CFC">
      <w:pPr>
        <w:pStyle w:val="berschrift1"/>
      </w:pPr>
      <w:bookmarkStart w:id="49" w:name="_Toc75691433"/>
      <w:bookmarkStart w:id="50" w:name="_Toc75691579"/>
      <w:bookmarkStart w:id="51" w:name="_Toc78870226"/>
      <w:r>
        <w:lastRenderedPageBreak/>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5FD82F03"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e.g. positive vs. negative, spam vs. not spam, detection  between two languages, etc. </w:t>
      </w:r>
    </w:p>
    <w:p w14:paraId="16E5D2A8" w14:textId="74FA01ED" w:rsidR="00CB0457" w:rsidRDefault="00D32533" w:rsidP="00CB0457">
      <w:pPr>
        <w:pStyle w:val="berschrift2"/>
        <w:rPr>
          <w:szCs w:val="24"/>
        </w:rPr>
      </w:pPr>
      <w:r>
        <w:rPr>
          <w:szCs w:val="24"/>
        </w:rPr>
        <w:lastRenderedPageBreak/>
        <w:t>Classification Sets</w:t>
      </w:r>
    </w:p>
    <w:p w14:paraId="3628DD2E" w14:textId="7983BD73" w:rsidR="00CB0457" w:rsidRDefault="00CB0457" w:rsidP="00CB0457">
      <w:r>
        <w:t xml:space="preserve">Originally, </w:t>
      </w:r>
      <w:r w:rsidR="00E4120C">
        <w:t>all</w:t>
      </w:r>
      <w:r>
        <w:t xml:space="preserve"> the scoring system was meant to assign one point if a criterion met the parameters set forth. However, this proved to be ineffective, as it treated all criteria equally. This often caused</w:t>
      </w:r>
      <w:r w:rsidR="00E4120C">
        <w:t xml:space="preserve"> sentences to be </w:t>
      </w:r>
      <w:r w:rsidR="008D7F64">
        <w:t xml:space="preserve">either assigned to the wrong category or to be assigned to only one category. </w:t>
      </w:r>
    </w:p>
    <w:p w14:paraId="3FD36022" w14:textId="77777777" w:rsidR="00CB0457" w:rsidRPr="00CB0457" w:rsidRDefault="00CB0457" w:rsidP="00CB0457"/>
    <w:p w14:paraId="0C52BFB2" w14:textId="205B315B" w:rsidR="00464226" w:rsidRPr="00F9217A" w:rsidRDefault="00E745B7" w:rsidP="00464226">
      <w:pPr>
        <w:pStyle w:val="berschrift2"/>
        <w:rPr>
          <w:szCs w:val="24"/>
        </w:rPr>
      </w:pPr>
      <w:r>
        <w:t>Naïve Bayes</w:t>
      </w:r>
    </w:p>
    <w:p w14:paraId="5FA9B35C" w14:textId="77777777" w:rsidR="00464226" w:rsidRPr="00464226" w:rsidRDefault="00464226" w:rsidP="00464226"/>
    <w:p w14:paraId="30505543" w14:textId="59712F81" w:rsidR="00272F4A" w:rsidRDefault="00272F4A" w:rsidP="00272F4A"/>
    <w:tbl>
      <w:tblPr>
        <w:tblStyle w:val="Gitternetztabelle7farbig"/>
        <w:tblW w:w="0" w:type="auto"/>
        <w:tblLook w:val="04A0" w:firstRow="1" w:lastRow="0" w:firstColumn="1" w:lastColumn="0" w:noHBand="0" w:noVBand="1"/>
      </w:tblPr>
      <w:tblGrid>
        <w:gridCol w:w="1396"/>
        <w:gridCol w:w="7108"/>
      </w:tblGrid>
      <w:tr w:rsidR="00E4120C" w14:paraId="05BF7DF7" w14:textId="77777777" w:rsidTr="008D7F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91" w:type="dxa"/>
          </w:tcPr>
          <w:p w14:paraId="60CE8FDE" w14:textId="651863FA" w:rsidR="00E4120C" w:rsidRDefault="00E4120C" w:rsidP="00272F4A">
            <w:pPr>
              <w:ind w:firstLine="0"/>
            </w:pPr>
            <w:r>
              <w:t>Accuracy</w:t>
            </w:r>
          </w:p>
        </w:tc>
        <w:tc>
          <w:tcPr>
            <w:tcW w:w="7303" w:type="dxa"/>
          </w:tcPr>
          <w:p w14:paraId="6F720F3D" w14:textId="77777777" w:rsidR="00E4120C" w:rsidRDefault="00E4120C" w:rsidP="00272F4A">
            <w:pPr>
              <w:ind w:firstLine="0"/>
              <w:cnfStyle w:val="100000000000" w:firstRow="1" w:lastRow="0" w:firstColumn="0" w:lastColumn="0" w:oddVBand="0" w:evenVBand="0" w:oddHBand="0" w:evenHBand="0" w:firstRowFirstColumn="0" w:firstRowLastColumn="0" w:lastRowFirstColumn="0" w:lastRowLastColumn="0"/>
            </w:pPr>
          </w:p>
        </w:tc>
      </w:tr>
      <w:tr w:rsidR="00E4120C" w14:paraId="60C4A3AD" w14:textId="77777777" w:rsidTr="008D7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1E50284D" w14:textId="7B28A9A4" w:rsidR="00E4120C" w:rsidRDefault="008D7F64" w:rsidP="00272F4A">
            <w:pPr>
              <w:ind w:firstLine="0"/>
            </w:pPr>
            <w:r>
              <w:t>Accuracy</w:t>
            </w:r>
          </w:p>
        </w:tc>
        <w:tc>
          <w:tcPr>
            <w:tcW w:w="7303" w:type="dxa"/>
          </w:tcPr>
          <w:p w14:paraId="0426D4F6" w14:textId="77777777" w:rsidR="00E4120C" w:rsidRDefault="00E4120C" w:rsidP="00272F4A">
            <w:pPr>
              <w:ind w:firstLine="0"/>
              <w:cnfStyle w:val="000000100000" w:firstRow="0" w:lastRow="0" w:firstColumn="0" w:lastColumn="0" w:oddVBand="0" w:evenVBand="0" w:oddHBand="1" w:evenHBand="0" w:firstRowFirstColumn="0" w:firstRowLastColumn="0" w:lastRowFirstColumn="0" w:lastRowLastColumn="0"/>
            </w:pPr>
          </w:p>
        </w:tc>
      </w:tr>
      <w:tr w:rsidR="008D7F64" w14:paraId="5C75C6CF" w14:textId="77777777" w:rsidTr="008D7F64">
        <w:tc>
          <w:tcPr>
            <w:cnfStyle w:val="001000000000" w:firstRow="0" w:lastRow="0" w:firstColumn="1" w:lastColumn="0" w:oddVBand="0" w:evenVBand="0" w:oddHBand="0" w:evenHBand="0" w:firstRowFirstColumn="0" w:firstRowLastColumn="0" w:lastRowFirstColumn="0" w:lastRowLastColumn="0"/>
            <w:tcW w:w="1191" w:type="dxa"/>
          </w:tcPr>
          <w:p w14:paraId="180BA862" w14:textId="5767E387" w:rsidR="008D7F64" w:rsidRDefault="008D7F64" w:rsidP="00272F4A">
            <w:pPr>
              <w:ind w:firstLine="0"/>
            </w:pPr>
            <w:r>
              <w:t>Error Rate</w:t>
            </w:r>
          </w:p>
        </w:tc>
        <w:tc>
          <w:tcPr>
            <w:tcW w:w="7303" w:type="dxa"/>
          </w:tcPr>
          <w:p w14:paraId="124782E8" w14:textId="77777777" w:rsidR="008D7F64" w:rsidRDefault="008D7F64" w:rsidP="00272F4A">
            <w:pPr>
              <w:ind w:firstLine="0"/>
              <w:cnfStyle w:val="000000000000" w:firstRow="0" w:lastRow="0" w:firstColumn="0" w:lastColumn="0" w:oddVBand="0" w:evenVBand="0" w:oddHBand="0" w:evenHBand="0" w:firstRowFirstColumn="0" w:firstRowLastColumn="0" w:lastRowFirstColumn="0" w:lastRowLastColumn="0"/>
            </w:pPr>
          </w:p>
        </w:tc>
      </w:tr>
      <w:tr w:rsidR="00E4120C" w14:paraId="295AEC0B" w14:textId="77777777" w:rsidTr="008D7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72C81A88" w14:textId="23040EE2" w:rsidR="00E4120C" w:rsidRDefault="00E4120C" w:rsidP="00272F4A">
            <w:pPr>
              <w:ind w:firstLine="0"/>
            </w:pPr>
            <w:r>
              <w:t>Precision</w:t>
            </w:r>
          </w:p>
        </w:tc>
        <w:tc>
          <w:tcPr>
            <w:tcW w:w="7303" w:type="dxa"/>
          </w:tcPr>
          <w:p w14:paraId="01AEC8D3" w14:textId="77777777" w:rsidR="00E4120C" w:rsidRDefault="00E4120C" w:rsidP="00272F4A">
            <w:pPr>
              <w:ind w:firstLine="0"/>
              <w:cnfStyle w:val="000000100000" w:firstRow="0" w:lastRow="0" w:firstColumn="0" w:lastColumn="0" w:oddVBand="0" w:evenVBand="0" w:oddHBand="1" w:evenHBand="0" w:firstRowFirstColumn="0" w:firstRowLastColumn="0" w:lastRowFirstColumn="0" w:lastRowLastColumn="0"/>
            </w:pPr>
          </w:p>
        </w:tc>
      </w:tr>
      <w:tr w:rsidR="00E4120C" w14:paraId="04F8786D" w14:textId="77777777" w:rsidTr="008D7F64">
        <w:tc>
          <w:tcPr>
            <w:cnfStyle w:val="001000000000" w:firstRow="0" w:lastRow="0" w:firstColumn="1" w:lastColumn="0" w:oddVBand="0" w:evenVBand="0" w:oddHBand="0" w:evenHBand="0" w:firstRowFirstColumn="0" w:firstRowLastColumn="0" w:lastRowFirstColumn="0" w:lastRowLastColumn="0"/>
            <w:tcW w:w="1191" w:type="dxa"/>
          </w:tcPr>
          <w:p w14:paraId="201E2DFA" w14:textId="23BE0FBC" w:rsidR="00E4120C" w:rsidRDefault="00E4120C" w:rsidP="00272F4A">
            <w:pPr>
              <w:ind w:firstLine="0"/>
            </w:pPr>
            <w:r>
              <w:t>Recall</w:t>
            </w:r>
          </w:p>
        </w:tc>
        <w:tc>
          <w:tcPr>
            <w:tcW w:w="7303" w:type="dxa"/>
          </w:tcPr>
          <w:p w14:paraId="40D6A158" w14:textId="77777777" w:rsidR="00E4120C" w:rsidRDefault="00E4120C" w:rsidP="00272F4A">
            <w:pPr>
              <w:ind w:firstLine="0"/>
              <w:cnfStyle w:val="000000000000" w:firstRow="0" w:lastRow="0" w:firstColumn="0" w:lastColumn="0" w:oddVBand="0" w:evenVBand="0" w:oddHBand="0" w:evenHBand="0" w:firstRowFirstColumn="0" w:firstRowLastColumn="0" w:lastRowFirstColumn="0" w:lastRowLastColumn="0"/>
            </w:pPr>
          </w:p>
        </w:tc>
      </w:tr>
      <w:tr w:rsidR="00E4120C" w14:paraId="6FBA6EB6" w14:textId="77777777" w:rsidTr="008D7F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4B309DB4" w14:textId="4A26BC80" w:rsidR="00E4120C" w:rsidRDefault="00E4120C" w:rsidP="00272F4A">
            <w:pPr>
              <w:ind w:firstLine="0"/>
            </w:pPr>
            <w:r>
              <w:t>F-Score</w:t>
            </w:r>
          </w:p>
        </w:tc>
        <w:tc>
          <w:tcPr>
            <w:tcW w:w="7303" w:type="dxa"/>
          </w:tcPr>
          <w:p w14:paraId="231ECD65" w14:textId="77777777" w:rsidR="00E4120C" w:rsidRDefault="00E4120C" w:rsidP="00272F4A">
            <w:pPr>
              <w:ind w:firstLine="0"/>
              <w:cnfStyle w:val="000000100000" w:firstRow="0" w:lastRow="0" w:firstColumn="0" w:lastColumn="0" w:oddVBand="0" w:evenVBand="0" w:oddHBand="1" w:evenHBand="0" w:firstRowFirstColumn="0" w:firstRowLastColumn="0" w:lastRowFirstColumn="0" w:lastRowLastColumn="0"/>
            </w:pPr>
          </w:p>
        </w:tc>
      </w:tr>
      <w:tr w:rsidR="00E4120C" w14:paraId="439E24AD" w14:textId="77777777" w:rsidTr="008D7F64">
        <w:tc>
          <w:tcPr>
            <w:cnfStyle w:val="001000000000" w:firstRow="0" w:lastRow="0" w:firstColumn="1" w:lastColumn="0" w:oddVBand="0" w:evenVBand="0" w:oddHBand="0" w:evenHBand="0" w:firstRowFirstColumn="0" w:firstRowLastColumn="0" w:lastRowFirstColumn="0" w:lastRowLastColumn="0"/>
            <w:tcW w:w="1191" w:type="dxa"/>
          </w:tcPr>
          <w:p w14:paraId="5E361FD8" w14:textId="77777777" w:rsidR="00E4120C" w:rsidRDefault="00E4120C" w:rsidP="00272F4A">
            <w:pPr>
              <w:ind w:firstLine="0"/>
            </w:pPr>
          </w:p>
        </w:tc>
        <w:tc>
          <w:tcPr>
            <w:tcW w:w="7303" w:type="dxa"/>
          </w:tcPr>
          <w:p w14:paraId="5D7098AE" w14:textId="77777777" w:rsidR="00E4120C" w:rsidRDefault="00E4120C"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1F751BCF" w:rsidR="00272F4A" w:rsidRDefault="00272F4A" w:rsidP="00272F4A"/>
    <w:p w14:paraId="6AB884AD" w14:textId="031F5DE6" w:rsidR="00272F4A" w:rsidRDefault="00E4120C" w:rsidP="00272F4A">
      <w:r>
        <w:t xml:space="preserve">Mention cross validation </w:t>
      </w:r>
    </w:p>
    <w:p w14:paraId="7A90072C" w14:textId="5FB958C2" w:rsidR="00272F4A" w:rsidRDefault="00272F4A" w:rsidP="00272F4A"/>
    <w:p w14:paraId="648EF27A" w14:textId="77777777" w:rsidR="00272F4A" w:rsidRPr="00272F4A" w:rsidRDefault="00272F4A" w:rsidP="00272F4A"/>
    <w:p w14:paraId="2655ACCC" w14:textId="77777777" w:rsidR="00D32533" w:rsidRDefault="00D32533">
      <w:pPr>
        <w:ind w:left="1208" w:hanging="357"/>
        <w:rPr>
          <w:rFonts w:eastAsia="Times" w:cs="Times"/>
          <w:szCs w:val="32"/>
        </w:rPr>
      </w:pPr>
      <w:bookmarkStart w:id="55" w:name="_Toc78870229"/>
      <w:bookmarkStart w:id="56" w:name="_Toc78870230"/>
      <w:bookmarkStart w:id="57" w:name="_Toc75713093"/>
      <w:r>
        <w:br w:type="page"/>
      </w:r>
    </w:p>
    <w:p w14:paraId="042202F0" w14:textId="5A03919D" w:rsidR="00D32533" w:rsidRDefault="00D32533" w:rsidP="00D32533">
      <w:pPr>
        <w:pStyle w:val="berschrift2"/>
      </w:pPr>
      <w:r>
        <w:lastRenderedPageBreak/>
        <w:t>Spacy</w:t>
      </w:r>
      <w:bookmarkEnd w:id="55"/>
      <w:r w:rsidR="008D7F64">
        <w:t xml:space="preserve"> Module</w:t>
      </w:r>
    </w:p>
    <w:tbl>
      <w:tblPr>
        <w:tblStyle w:val="Gitternetztabelle7farbig"/>
        <w:tblW w:w="0" w:type="auto"/>
        <w:tblLook w:val="04A0" w:firstRow="1" w:lastRow="0" w:firstColumn="1" w:lastColumn="0" w:noHBand="0" w:noVBand="1"/>
      </w:tblPr>
      <w:tblGrid>
        <w:gridCol w:w="1396"/>
        <w:gridCol w:w="7108"/>
      </w:tblGrid>
      <w:tr w:rsidR="008D7F64" w14:paraId="71FB17B7"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91" w:type="dxa"/>
          </w:tcPr>
          <w:p w14:paraId="09C2E084" w14:textId="77777777" w:rsidR="008D7F64" w:rsidRDefault="008D7F64" w:rsidP="009E7AD2">
            <w:pPr>
              <w:ind w:firstLine="0"/>
            </w:pPr>
            <w:r>
              <w:t>Accuracy</w:t>
            </w:r>
          </w:p>
        </w:tc>
        <w:tc>
          <w:tcPr>
            <w:tcW w:w="7303" w:type="dxa"/>
          </w:tcPr>
          <w:p w14:paraId="142BDE47" w14:textId="77777777" w:rsidR="008D7F64" w:rsidRDefault="008D7F64" w:rsidP="009E7AD2">
            <w:pPr>
              <w:ind w:firstLine="0"/>
              <w:cnfStyle w:val="100000000000" w:firstRow="1" w:lastRow="0" w:firstColumn="0" w:lastColumn="0" w:oddVBand="0" w:evenVBand="0" w:oddHBand="0" w:evenHBand="0" w:firstRowFirstColumn="0" w:firstRowLastColumn="0" w:lastRowFirstColumn="0" w:lastRowLastColumn="0"/>
            </w:pPr>
          </w:p>
        </w:tc>
      </w:tr>
      <w:tr w:rsidR="008D7F64" w14:paraId="2E0E8D65"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48C9C416" w14:textId="77777777" w:rsidR="008D7F64" w:rsidRDefault="008D7F64" w:rsidP="009E7AD2">
            <w:pPr>
              <w:ind w:firstLine="0"/>
            </w:pPr>
            <w:r>
              <w:t>Accuracy</w:t>
            </w:r>
          </w:p>
        </w:tc>
        <w:tc>
          <w:tcPr>
            <w:tcW w:w="7303" w:type="dxa"/>
          </w:tcPr>
          <w:p w14:paraId="7F745C86"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66C175CE"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7F533A53" w14:textId="77777777" w:rsidR="008D7F64" w:rsidRDefault="008D7F64" w:rsidP="009E7AD2">
            <w:pPr>
              <w:ind w:firstLine="0"/>
            </w:pPr>
            <w:r>
              <w:t>Error Rate</w:t>
            </w:r>
          </w:p>
        </w:tc>
        <w:tc>
          <w:tcPr>
            <w:tcW w:w="7303" w:type="dxa"/>
          </w:tcPr>
          <w:p w14:paraId="36F16BCD"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634DBE54"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26D153FA" w14:textId="77777777" w:rsidR="008D7F64" w:rsidRDefault="008D7F64" w:rsidP="009E7AD2">
            <w:pPr>
              <w:ind w:firstLine="0"/>
            </w:pPr>
            <w:r>
              <w:t>Precision</w:t>
            </w:r>
          </w:p>
        </w:tc>
        <w:tc>
          <w:tcPr>
            <w:tcW w:w="7303" w:type="dxa"/>
          </w:tcPr>
          <w:p w14:paraId="478F6620"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58352253"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388B7B27" w14:textId="77777777" w:rsidR="008D7F64" w:rsidRDefault="008D7F64" w:rsidP="009E7AD2">
            <w:pPr>
              <w:ind w:firstLine="0"/>
            </w:pPr>
            <w:r>
              <w:t>Recall</w:t>
            </w:r>
          </w:p>
        </w:tc>
        <w:tc>
          <w:tcPr>
            <w:tcW w:w="7303" w:type="dxa"/>
          </w:tcPr>
          <w:p w14:paraId="5A004A74"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47CE1543"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0972B05C" w14:textId="77777777" w:rsidR="008D7F64" w:rsidRDefault="008D7F64" w:rsidP="009E7AD2">
            <w:pPr>
              <w:ind w:firstLine="0"/>
            </w:pPr>
            <w:r>
              <w:t>F-Score</w:t>
            </w:r>
          </w:p>
        </w:tc>
        <w:tc>
          <w:tcPr>
            <w:tcW w:w="7303" w:type="dxa"/>
          </w:tcPr>
          <w:p w14:paraId="0FE4639C"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6B796EB7"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48129104" w14:textId="77777777" w:rsidR="008D7F64" w:rsidRDefault="008D7F64" w:rsidP="009E7AD2">
            <w:pPr>
              <w:ind w:firstLine="0"/>
            </w:pPr>
          </w:p>
        </w:tc>
        <w:tc>
          <w:tcPr>
            <w:tcW w:w="7303" w:type="dxa"/>
          </w:tcPr>
          <w:p w14:paraId="0B5232F4"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bl>
    <w:p w14:paraId="0F0D77B5" w14:textId="77777777" w:rsidR="008D7F64" w:rsidRDefault="008D7F64" w:rsidP="00D32533">
      <w:pPr>
        <w:ind w:left="1208" w:hanging="357"/>
      </w:pPr>
    </w:p>
    <w:p w14:paraId="6E18D5EC" w14:textId="77777777" w:rsidR="008D7F64" w:rsidRDefault="008D7F64" w:rsidP="00D32533">
      <w:pPr>
        <w:ind w:left="1208" w:hanging="357"/>
      </w:pPr>
    </w:p>
    <w:tbl>
      <w:tblPr>
        <w:tblStyle w:val="Gitternetztabelle7farbig"/>
        <w:tblW w:w="0" w:type="auto"/>
        <w:tblLook w:val="04A0" w:firstRow="1" w:lastRow="0" w:firstColumn="1" w:lastColumn="0" w:noHBand="0" w:noVBand="1"/>
      </w:tblPr>
      <w:tblGrid>
        <w:gridCol w:w="1396"/>
        <w:gridCol w:w="7108"/>
      </w:tblGrid>
      <w:tr w:rsidR="008D7F64" w14:paraId="6A2B6510"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91" w:type="dxa"/>
          </w:tcPr>
          <w:p w14:paraId="49D3A66F" w14:textId="77777777" w:rsidR="008D7F64" w:rsidRDefault="008D7F64" w:rsidP="009E7AD2">
            <w:pPr>
              <w:ind w:firstLine="0"/>
            </w:pPr>
            <w:r>
              <w:t>Accuracy</w:t>
            </w:r>
          </w:p>
        </w:tc>
        <w:tc>
          <w:tcPr>
            <w:tcW w:w="7303" w:type="dxa"/>
          </w:tcPr>
          <w:p w14:paraId="57A4D926" w14:textId="77777777" w:rsidR="008D7F64" w:rsidRDefault="008D7F64" w:rsidP="009E7AD2">
            <w:pPr>
              <w:ind w:firstLine="0"/>
              <w:cnfStyle w:val="100000000000" w:firstRow="1" w:lastRow="0" w:firstColumn="0" w:lastColumn="0" w:oddVBand="0" w:evenVBand="0" w:oddHBand="0" w:evenHBand="0" w:firstRowFirstColumn="0" w:firstRowLastColumn="0" w:lastRowFirstColumn="0" w:lastRowLastColumn="0"/>
            </w:pPr>
          </w:p>
        </w:tc>
      </w:tr>
      <w:tr w:rsidR="008D7F64" w14:paraId="731C82C9"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1DD103FC" w14:textId="77777777" w:rsidR="008D7F64" w:rsidRDefault="008D7F64" w:rsidP="009E7AD2">
            <w:pPr>
              <w:ind w:firstLine="0"/>
            </w:pPr>
            <w:r>
              <w:t>Accuracy</w:t>
            </w:r>
          </w:p>
        </w:tc>
        <w:tc>
          <w:tcPr>
            <w:tcW w:w="7303" w:type="dxa"/>
          </w:tcPr>
          <w:p w14:paraId="7692A6F9"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46601B3C"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27D23B41" w14:textId="77777777" w:rsidR="008D7F64" w:rsidRDefault="008D7F64" w:rsidP="009E7AD2">
            <w:pPr>
              <w:ind w:firstLine="0"/>
            </w:pPr>
            <w:r>
              <w:t>Error Rate</w:t>
            </w:r>
          </w:p>
        </w:tc>
        <w:tc>
          <w:tcPr>
            <w:tcW w:w="7303" w:type="dxa"/>
          </w:tcPr>
          <w:p w14:paraId="4737E52F"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3934B791"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70019A7F" w14:textId="77777777" w:rsidR="008D7F64" w:rsidRDefault="008D7F64" w:rsidP="009E7AD2">
            <w:pPr>
              <w:ind w:firstLine="0"/>
            </w:pPr>
            <w:r>
              <w:t>Precision</w:t>
            </w:r>
          </w:p>
        </w:tc>
        <w:tc>
          <w:tcPr>
            <w:tcW w:w="7303" w:type="dxa"/>
          </w:tcPr>
          <w:p w14:paraId="0890E1D7"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1A569711"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367313F0" w14:textId="77777777" w:rsidR="008D7F64" w:rsidRDefault="008D7F64" w:rsidP="009E7AD2">
            <w:pPr>
              <w:ind w:firstLine="0"/>
            </w:pPr>
            <w:r>
              <w:t>Recall</w:t>
            </w:r>
          </w:p>
        </w:tc>
        <w:tc>
          <w:tcPr>
            <w:tcW w:w="7303" w:type="dxa"/>
          </w:tcPr>
          <w:p w14:paraId="77D0A4FE"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048FADB1"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06EE2525" w14:textId="77777777" w:rsidR="008D7F64" w:rsidRDefault="008D7F64" w:rsidP="009E7AD2">
            <w:pPr>
              <w:ind w:firstLine="0"/>
            </w:pPr>
            <w:r>
              <w:t>F-Score</w:t>
            </w:r>
          </w:p>
        </w:tc>
        <w:tc>
          <w:tcPr>
            <w:tcW w:w="7303" w:type="dxa"/>
          </w:tcPr>
          <w:p w14:paraId="7913B83B"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2E124667"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17071554" w14:textId="77777777" w:rsidR="008D7F64" w:rsidRDefault="008D7F64" w:rsidP="009E7AD2">
            <w:pPr>
              <w:ind w:firstLine="0"/>
            </w:pPr>
          </w:p>
        </w:tc>
        <w:tc>
          <w:tcPr>
            <w:tcW w:w="7303" w:type="dxa"/>
          </w:tcPr>
          <w:p w14:paraId="05C9E992"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bl>
    <w:p w14:paraId="0B654EB6" w14:textId="77777777" w:rsidR="008D7F64" w:rsidRDefault="008D7F64" w:rsidP="00D32533">
      <w:pPr>
        <w:ind w:left="1208" w:hanging="357"/>
      </w:pPr>
    </w:p>
    <w:p w14:paraId="58EA12EE" w14:textId="77777777" w:rsidR="008D7F64" w:rsidRDefault="008D7F64" w:rsidP="00D32533">
      <w:pPr>
        <w:ind w:left="1208" w:hanging="357"/>
      </w:pPr>
    </w:p>
    <w:tbl>
      <w:tblPr>
        <w:tblStyle w:val="Gitternetztabelle7farbig"/>
        <w:tblW w:w="0" w:type="auto"/>
        <w:tblLook w:val="04A0" w:firstRow="1" w:lastRow="0" w:firstColumn="1" w:lastColumn="0" w:noHBand="0" w:noVBand="1"/>
      </w:tblPr>
      <w:tblGrid>
        <w:gridCol w:w="1396"/>
        <w:gridCol w:w="7108"/>
      </w:tblGrid>
      <w:tr w:rsidR="008D7F64" w14:paraId="15B6D003"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91" w:type="dxa"/>
          </w:tcPr>
          <w:p w14:paraId="26E5181E" w14:textId="77777777" w:rsidR="008D7F64" w:rsidRDefault="008D7F64" w:rsidP="009E7AD2">
            <w:pPr>
              <w:ind w:firstLine="0"/>
            </w:pPr>
            <w:r>
              <w:t>Accuracy</w:t>
            </w:r>
          </w:p>
        </w:tc>
        <w:tc>
          <w:tcPr>
            <w:tcW w:w="7303" w:type="dxa"/>
          </w:tcPr>
          <w:p w14:paraId="3DDB00B4" w14:textId="77777777" w:rsidR="008D7F64" w:rsidRDefault="008D7F64" w:rsidP="009E7AD2">
            <w:pPr>
              <w:ind w:firstLine="0"/>
              <w:cnfStyle w:val="100000000000" w:firstRow="1" w:lastRow="0" w:firstColumn="0" w:lastColumn="0" w:oddVBand="0" w:evenVBand="0" w:oddHBand="0" w:evenHBand="0" w:firstRowFirstColumn="0" w:firstRowLastColumn="0" w:lastRowFirstColumn="0" w:lastRowLastColumn="0"/>
            </w:pPr>
          </w:p>
        </w:tc>
      </w:tr>
      <w:tr w:rsidR="008D7F64" w14:paraId="6794FB08"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2156B5AB" w14:textId="77777777" w:rsidR="008D7F64" w:rsidRDefault="008D7F64" w:rsidP="009E7AD2">
            <w:pPr>
              <w:ind w:firstLine="0"/>
            </w:pPr>
            <w:r>
              <w:t>Accuracy</w:t>
            </w:r>
          </w:p>
        </w:tc>
        <w:tc>
          <w:tcPr>
            <w:tcW w:w="7303" w:type="dxa"/>
          </w:tcPr>
          <w:p w14:paraId="16842BE7"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6B78525D"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596F51FF" w14:textId="77777777" w:rsidR="008D7F64" w:rsidRDefault="008D7F64" w:rsidP="009E7AD2">
            <w:pPr>
              <w:ind w:firstLine="0"/>
            </w:pPr>
            <w:r>
              <w:t>Error Rate</w:t>
            </w:r>
          </w:p>
        </w:tc>
        <w:tc>
          <w:tcPr>
            <w:tcW w:w="7303" w:type="dxa"/>
          </w:tcPr>
          <w:p w14:paraId="1EA999A7"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72AF07E9"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01FCAA8E" w14:textId="77777777" w:rsidR="008D7F64" w:rsidRDefault="008D7F64" w:rsidP="009E7AD2">
            <w:pPr>
              <w:ind w:firstLine="0"/>
            </w:pPr>
            <w:r>
              <w:t>Precision</w:t>
            </w:r>
          </w:p>
        </w:tc>
        <w:tc>
          <w:tcPr>
            <w:tcW w:w="7303" w:type="dxa"/>
          </w:tcPr>
          <w:p w14:paraId="5527CB4C"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76ADAD0B"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3FCF7CAA" w14:textId="77777777" w:rsidR="008D7F64" w:rsidRDefault="008D7F64" w:rsidP="009E7AD2">
            <w:pPr>
              <w:ind w:firstLine="0"/>
            </w:pPr>
            <w:r>
              <w:t>Recall</w:t>
            </w:r>
          </w:p>
        </w:tc>
        <w:tc>
          <w:tcPr>
            <w:tcW w:w="7303" w:type="dxa"/>
          </w:tcPr>
          <w:p w14:paraId="15EE6BE3"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4713C212"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7FD46711" w14:textId="77777777" w:rsidR="008D7F64" w:rsidRDefault="008D7F64" w:rsidP="009E7AD2">
            <w:pPr>
              <w:ind w:firstLine="0"/>
            </w:pPr>
            <w:r>
              <w:t>F-Score</w:t>
            </w:r>
          </w:p>
        </w:tc>
        <w:tc>
          <w:tcPr>
            <w:tcW w:w="7303" w:type="dxa"/>
          </w:tcPr>
          <w:p w14:paraId="128302EC"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23762AEB"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5C08F811" w14:textId="77777777" w:rsidR="008D7F64" w:rsidRDefault="008D7F64" w:rsidP="009E7AD2">
            <w:pPr>
              <w:ind w:firstLine="0"/>
            </w:pPr>
          </w:p>
        </w:tc>
        <w:tc>
          <w:tcPr>
            <w:tcW w:w="7303" w:type="dxa"/>
          </w:tcPr>
          <w:p w14:paraId="5F21819C"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bl>
    <w:p w14:paraId="07E2DB6A" w14:textId="77777777" w:rsidR="008D7F64" w:rsidRDefault="008D7F64" w:rsidP="00D32533">
      <w:pPr>
        <w:ind w:left="1208" w:hanging="357"/>
      </w:pPr>
    </w:p>
    <w:p w14:paraId="45CD1A38" w14:textId="77777777" w:rsidR="008D7F64" w:rsidRDefault="008D7F64" w:rsidP="00D32533">
      <w:pPr>
        <w:ind w:left="1208" w:hanging="357"/>
      </w:pPr>
    </w:p>
    <w:tbl>
      <w:tblPr>
        <w:tblStyle w:val="Gitternetztabelle7farbig"/>
        <w:tblW w:w="0" w:type="auto"/>
        <w:tblLook w:val="04A0" w:firstRow="1" w:lastRow="0" w:firstColumn="1" w:lastColumn="0" w:noHBand="0" w:noVBand="1"/>
      </w:tblPr>
      <w:tblGrid>
        <w:gridCol w:w="1396"/>
        <w:gridCol w:w="7108"/>
      </w:tblGrid>
      <w:tr w:rsidR="008D7F64" w14:paraId="613D7B3C"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91" w:type="dxa"/>
          </w:tcPr>
          <w:p w14:paraId="68739E0C" w14:textId="77777777" w:rsidR="008D7F64" w:rsidRDefault="008D7F64" w:rsidP="009E7AD2">
            <w:pPr>
              <w:ind w:firstLine="0"/>
            </w:pPr>
            <w:r>
              <w:t>Accuracy</w:t>
            </w:r>
          </w:p>
        </w:tc>
        <w:tc>
          <w:tcPr>
            <w:tcW w:w="7303" w:type="dxa"/>
          </w:tcPr>
          <w:p w14:paraId="36832C0B" w14:textId="77777777" w:rsidR="008D7F64" w:rsidRDefault="008D7F64" w:rsidP="009E7AD2">
            <w:pPr>
              <w:ind w:firstLine="0"/>
              <w:cnfStyle w:val="100000000000" w:firstRow="1" w:lastRow="0" w:firstColumn="0" w:lastColumn="0" w:oddVBand="0" w:evenVBand="0" w:oddHBand="0" w:evenHBand="0" w:firstRowFirstColumn="0" w:firstRowLastColumn="0" w:lastRowFirstColumn="0" w:lastRowLastColumn="0"/>
            </w:pPr>
          </w:p>
        </w:tc>
      </w:tr>
      <w:tr w:rsidR="008D7F64" w14:paraId="441F5528"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0EAD9374" w14:textId="77777777" w:rsidR="008D7F64" w:rsidRDefault="008D7F64" w:rsidP="009E7AD2">
            <w:pPr>
              <w:ind w:firstLine="0"/>
            </w:pPr>
            <w:r>
              <w:t>Accuracy</w:t>
            </w:r>
          </w:p>
        </w:tc>
        <w:tc>
          <w:tcPr>
            <w:tcW w:w="7303" w:type="dxa"/>
          </w:tcPr>
          <w:p w14:paraId="33FE76C6"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24F9FEE9"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0112C776" w14:textId="77777777" w:rsidR="008D7F64" w:rsidRDefault="008D7F64" w:rsidP="009E7AD2">
            <w:pPr>
              <w:ind w:firstLine="0"/>
            </w:pPr>
            <w:r>
              <w:t>Error Rate</w:t>
            </w:r>
          </w:p>
        </w:tc>
        <w:tc>
          <w:tcPr>
            <w:tcW w:w="7303" w:type="dxa"/>
          </w:tcPr>
          <w:p w14:paraId="487AAADF"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4C93C1A3"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25B5040B" w14:textId="77777777" w:rsidR="008D7F64" w:rsidRDefault="008D7F64" w:rsidP="009E7AD2">
            <w:pPr>
              <w:ind w:firstLine="0"/>
            </w:pPr>
            <w:r>
              <w:t>Precision</w:t>
            </w:r>
          </w:p>
        </w:tc>
        <w:tc>
          <w:tcPr>
            <w:tcW w:w="7303" w:type="dxa"/>
          </w:tcPr>
          <w:p w14:paraId="2C68D3D8"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03973FDA"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5B785E95" w14:textId="77777777" w:rsidR="008D7F64" w:rsidRDefault="008D7F64" w:rsidP="009E7AD2">
            <w:pPr>
              <w:ind w:firstLine="0"/>
            </w:pPr>
            <w:r>
              <w:t>Recall</w:t>
            </w:r>
          </w:p>
        </w:tc>
        <w:tc>
          <w:tcPr>
            <w:tcW w:w="7303" w:type="dxa"/>
          </w:tcPr>
          <w:p w14:paraId="33D16833"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5FA5C9CB"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5C794112" w14:textId="77777777" w:rsidR="008D7F64" w:rsidRDefault="008D7F64" w:rsidP="009E7AD2">
            <w:pPr>
              <w:ind w:firstLine="0"/>
            </w:pPr>
            <w:r>
              <w:t>F-Score</w:t>
            </w:r>
          </w:p>
        </w:tc>
        <w:tc>
          <w:tcPr>
            <w:tcW w:w="7303" w:type="dxa"/>
          </w:tcPr>
          <w:p w14:paraId="32C23631"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118DFA11"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763B6256" w14:textId="77777777" w:rsidR="008D7F64" w:rsidRDefault="008D7F64" w:rsidP="009E7AD2">
            <w:pPr>
              <w:ind w:firstLine="0"/>
            </w:pPr>
          </w:p>
        </w:tc>
        <w:tc>
          <w:tcPr>
            <w:tcW w:w="7303" w:type="dxa"/>
          </w:tcPr>
          <w:p w14:paraId="5F38652B"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bl>
    <w:p w14:paraId="3A51CB5F" w14:textId="25082DAD" w:rsidR="00D32533" w:rsidRPr="00D32533" w:rsidRDefault="00D32533" w:rsidP="00D32533">
      <w:pPr>
        <w:ind w:left="1208" w:hanging="357"/>
        <w:rPr>
          <w:rFonts w:eastAsia="Times" w:cs="Times"/>
          <w:szCs w:val="32"/>
        </w:rPr>
      </w:pPr>
      <w:r>
        <w:br w:type="page"/>
      </w:r>
    </w:p>
    <w:p w14:paraId="4F025F06" w14:textId="497502C3" w:rsidR="00D32533" w:rsidRDefault="00F9217A" w:rsidP="00F9217A">
      <w:pPr>
        <w:pStyle w:val="berschrift2"/>
      </w:pPr>
      <w:r>
        <w:lastRenderedPageBreak/>
        <w:t>Sentence Tokenizer</w:t>
      </w:r>
      <w:bookmarkEnd w:id="56"/>
      <w:r>
        <w:t xml:space="preserve"> </w:t>
      </w:r>
    </w:p>
    <w:tbl>
      <w:tblPr>
        <w:tblStyle w:val="Gitternetztabelle7farbig"/>
        <w:tblW w:w="0" w:type="auto"/>
        <w:tblLook w:val="04A0" w:firstRow="1" w:lastRow="0" w:firstColumn="1" w:lastColumn="0" w:noHBand="0" w:noVBand="1"/>
      </w:tblPr>
      <w:tblGrid>
        <w:gridCol w:w="1396"/>
        <w:gridCol w:w="7108"/>
      </w:tblGrid>
      <w:tr w:rsidR="008D7F64" w14:paraId="4EE7536A"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91" w:type="dxa"/>
          </w:tcPr>
          <w:p w14:paraId="0EBF10AE" w14:textId="77777777" w:rsidR="008D7F64" w:rsidRDefault="008D7F64" w:rsidP="009E7AD2">
            <w:pPr>
              <w:ind w:firstLine="0"/>
            </w:pPr>
            <w:r>
              <w:t>Accuracy</w:t>
            </w:r>
          </w:p>
        </w:tc>
        <w:tc>
          <w:tcPr>
            <w:tcW w:w="7303" w:type="dxa"/>
          </w:tcPr>
          <w:p w14:paraId="52EFA705" w14:textId="77777777" w:rsidR="008D7F64" w:rsidRDefault="008D7F64" w:rsidP="009E7AD2">
            <w:pPr>
              <w:ind w:firstLine="0"/>
              <w:cnfStyle w:val="100000000000" w:firstRow="1" w:lastRow="0" w:firstColumn="0" w:lastColumn="0" w:oddVBand="0" w:evenVBand="0" w:oddHBand="0" w:evenHBand="0" w:firstRowFirstColumn="0" w:firstRowLastColumn="0" w:lastRowFirstColumn="0" w:lastRowLastColumn="0"/>
            </w:pPr>
          </w:p>
        </w:tc>
      </w:tr>
      <w:tr w:rsidR="008D7F64" w14:paraId="0E868AD4"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1B77F93A" w14:textId="77777777" w:rsidR="008D7F64" w:rsidRDefault="008D7F64" w:rsidP="009E7AD2">
            <w:pPr>
              <w:ind w:firstLine="0"/>
            </w:pPr>
            <w:r>
              <w:t>Accuracy</w:t>
            </w:r>
          </w:p>
        </w:tc>
        <w:tc>
          <w:tcPr>
            <w:tcW w:w="7303" w:type="dxa"/>
          </w:tcPr>
          <w:p w14:paraId="64A0F93D"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0A711B15"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5A88AF8B" w14:textId="77777777" w:rsidR="008D7F64" w:rsidRDefault="008D7F64" w:rsidP="009E7AD2">
            <w:pPr>
              <w:ind w:firstLine="0"/>
            </w:pPr>
            <w:r>
              <w:t>Error Rate</w:t>
            </w:r>
          </w:p>
        </w:tc>
        <w:tc>
          <w:tcPr>
            <w:tcW w:w="7303" w:type="dxa"/>
          </w:tcPr>
          <w:p w14:paraId="48C3611B"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772AF45C"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3028B90A" w14:textId="77777777" w:rsidR="008D7F64" w:rsidRDefault="008D7F64" w:rsidP="009E7AD2">
            <w:pPr>
              <w:ind w:firstLine="0"/>
            </w:pPr>
            <w:r>
              <w:t>Precision</w:t>
            </w:r>
          </w:p>
        </w:tc>
        <w:tc>
          <w:tcPr>
            <w:tcW w:w="7303" w:type="dxa"/>
          </w:tcPr>
          <w:p w14:paraId="254F8841"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561A3A99"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45ED69F4" w14:textId="77777777" w:rsidR="008D7F64" w:rsidRDefault="008D7F64" w:rsidP="009E7AD2">
            <w:pPr>
              <w:ind w:firstLine="0"/>
            </w:pPr>
            <w:r>
              <w:t>Recall</w:t>
            </w:r>
          </w:p>
        </w:tc>
        <w:tc>
          <w:tcPr>
            <w:tcW w:w="7303" w:type="dxa"/>
          </w:tcPr>
          <w:p w14:paraId="40068B49"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r w:rsidR="008D7F64" w14:paraId="4B1AD274" w14:textId="77777777" w:rsidTr="009E7A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1" w:type="dxa"/>
          </w:tcPr>
          <w:p w14:paraId="4746D992" w14:textId="77777777" w:rsidR="008D7F64" w:rsidRDefault="008D7F64" w:rsidP="009E7AD2">
            <w:pPr>
              <w:ind w:firstLine="0"/>
            </w:pPr>
            <w:r>
              <w:t>F-Score</w:t>
            </w:r>
          </w:p>
        </w:tc>
        <w:tc>
          <w:tcPr>
            <w:tcW w:w="7303" w:type="dxa"/>
          </w:tcPr>
          <w:p w14:paraId="041595A7" w14:textId="77777777" w:rsidR="008D7F64" w:rsidRDefault="008D7F64" w:rsidP="009E7AD2">
            <w:pPr>
              <w:ind w:firstLine="0"/>
              <w:cnfStyle w:val="000000100000" w:firstRow="0" w:lastRow="0" w:firstColumn="0" w:lastColumn="0" w:oddVBand="0" w:evenVBand="0" w:oddHBand="1" w:evenHBand="0" w:firstRowFirstColumn="0" w:firstRowLastColumn="0" w:lastRowFirstColumn="0" w:lastRowLastColumn="0"/>
            </w:pPr>
          </w:p>
        </w:tc>
      </w:tr>
      <w:tr w:rsidR="008D7F64" w14:paraId="25D313CE" w14:textId="77777777" w:rsidTr="009E7AD2">
        <w:tc>
          <w:tcPr>
            <w:cnfStyle w:val="001000000000" w:firstRow="0" w:lastRow="0" w:firstColumn="1" w:lastColumn="0" w:oddVBand="0" w:evenVBand="0" w:oddHBand="0" w:evenHBand="0" w:firstRowFirstColumn="0" w:firstRowLastColumn="0" w:lastRowFirstColumn="0" w:lastRowLastColumn="0"/>
            <w:tcW w:w="1191" w:type="dxa"/>
          </w:tcPr>
          <w:p w14:paraId="5F087B1D" w14:textId="77777777" w:rsidR="008D7F64" w:rsidRDefault="008D7F64" w:rsidP="009E7AD2">
            <w:pPr>
              <w:ind w:firstLine="0"/>
            </w:pPr>
          </w:p>
        </w:tc>
        <w:tc>
          <w:tcPr>
            <w:tcW w:w="7303" w:type="dxa"/>
          </w:tcPr>
          <w:p w14:paraId="6367F29B" w14:textId="77777777" w:rsidR="008D7F64" w:rsidRDefault="008D7F64" w:rsidP="009E7AD2">
            <w:pPr>
              <w:ind w:firstLine="0"/>
              <w:cnfStyle w:val="000000000000" w:firstRow="0" w:lastRow="0" w:firstColumn="0" w:lastColumn="0" w:oddVBand="0" w:evenVBand="0" w:oddHBand="0" w:evenHBand="0" w:firstRowFirstColumn="0" w:firstRowLastColumn="0" w:lastRowFirstColumn="0" w:lastRowLastColumn="0"/>
            </w:pPr>
          </w:p>
        </w:tc>
      </w:tr>
    </w:tbl>
    <w:p w14:paraId="27F7B11D" w14:textId="77777777" w:rsidR="008D7F64" w:rsidRDefault="008D7F64" w:rsidP="00D32533">
      <w:pPr>
        <w:ind w:left="1208" w:hanging="357"/>
      </w:pPr>
    </w:p>
    <w:p w14:paraId="492A375C" w14:textId="77777777" w:rsidR="008D7F64" w:rsidRDefault="008D7F64" w:rsidP="00D32533">
      <w:pPr>
        <w:ind w:left="1208" w:hanging="357"/>
      </w:pPr>
    </w:p>
    <w:p w14:paraId="199021FF" w14:textId="565CDF11" w:rsidR="00F9217A" w:rsidRPr="00D32533" w:rsidRDefault="00D32533" w:rsidP="00D32533">
      <w:pPr>
        <w:ind w:left="1208" w:hanging="357"/>
        <w:rPr>
          <w:rFonts w:eastAsia="Times" w:cs="Times"/>
          <w:szCs w:val="32"/>
        </w:rPr>
      </w:pPr>
      <w:r>
        <w:br w:type="page"/>
      </w:r>
    </w:p>
    <w:bookmarkEnd w:id="57"/>
    <w:p w14:paraId="19F092D0" w14:textId="3B80CA70" w:rsidR="00E14DE8" w:rsidRPr="00E14DE8" w:rsidRDefault="00E14DE8" w:rsidP="00C92CFC">
      <w:pPr>
        <w:ind w:left="1208" w:hanging="357"/>
      </w:pPr>
      <w:r>
        <w:lastRenderedPageBreak/>
        <w:br w:type="page"/>
      </w:r>
    </w:p>
    <w:p w14:paraId="7CF61C94" w14:textId="1650E5AC" w:rsidR="003D2C3B" w:rsidRPr="003D6548" w:rsidRDefault="003D2C3B" w:rsidP="00B85DF0">
      <w:pPr>
        <w:pStyle w:val="berschrift1"/>
      </w:pPr>
      <w:bookmarkStart w:id="58" w:name="_Toc75691436"/>
      <w:bookmarkStart w:id="59" w:name="_Toc75691582"/>
      <w:bookmarkStart w:id="60" w:name="_Toc78870232"/>
      <w:r w:rsidRPr="003D6548">
        <w:lastRenderedPageBreak/>
        <w:t>Discussion</w:t>
      </w:r>
      <w:bookmarkEnd w:id="58"/>
      <w:bookmarkEnd w:id="59"/>
      <w:bookmarkEnd w:id="60"/>
      <w:r w:rsidR="00675607" w:rsidRPr="003D6548">
        <w:t xml:space="preserve"> </w:t>
      </w:r>
    </w:p>
    <w:p w14:paraId="0F5AA26F" w14:textId="454E3958" w:rsidR="004E4893" w:rsidRDefault="004E4893" w:rsidP="004E4893">
      <w:pPr>
        <w:pStyle w:val="berschrift2"/>
        <w:rPr>
          <w:szCs w:val="24"/>
        </w:rPr>
      </w:pPr>
      <w:bookmarkStart w:id="61" w:name="_Toc75691437"/>
      <w:bookmarkStart w:id="62" w:name="_Toc75691583"/>
      <w:bookmarkStart w:id="63" w:name="_Toc78870233"/>
      <w:bookmarkStart w:id="64" w:name="_Toc75691439"/>
      <w:bookmarkStart w:id="65" w:name="_Toc75691585"/>
      <w:r w:rsidRPr="003D6548">
        <w:rPr>
          <w:szCs w:val="24"/>
        </w:rPr>
        <w:t>Developmental Phase</w:t>
      </w:r>
      <w:bookmarkEnd w:id="61"/>
      <w:bookmarkEnd w:id="62"/>
      <w:bookmarkEnd w:id="63"/>
      <w:r w:rsidRPr="003D6548">
        <w:rPr>
          <w:szCs w:val="24"/>
        </w:rPr>
        <w:t xml:space="preserve"> </w:t>
      </w:r>
    </w:p>
    <w:p w14:paraId="64FABCEF" w14:textId="022F001C" w:rsidR="007013FE" w:rsidRDefault="007013FE" w:rsidP="007013FE"/>
    <w:tbl>
      <w:tblPr>
        <w:tblStyle w:val="Gitternetztabelle1hell"/>
        <w:tblW w:w="9356" w:type="dxa"/>
        <w:tblInd w:w="-5" w:type="dxa"/>
        <w:tblLook w:val="04A0" w:firstRow="1" w:lastRow="0" w:firstColumn="1" w:lastColumn="0" w:noHBand="0" w:noVBand="1"/>
      </w:tblPr>
      <w:tblGrid>
        <w:gridCol w:w="1276"/>
        <w:gridCol w:w="1720"/>
        <w:gridCol w:w="1656"/>
        <w:gridCol w:w="2215"/>
        <w:gridCol w:w="2489"/>
      </w:tblGrid>
      <w:tr w:rsidR="00E4120C" w14:paraId="4B29F813" w14:textId="77777777" w:rsidTr="00E412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44CB9C0" w14:textId="7BA1085C" w:rsidR="00E4120C" w:rsidRDefault="00E4120C" w:rsidP="00E4120C">
            <w:pPr>
              <w:ind w:firstLine="0"/>
              <w:jc w:val="center"/>
            </w:pPr>
            <w:r>
              <w:t>Corpus</w:t>
            </w:r>
          </w:p>
        </w:tc>
        <w:tc>
          <w:tcPr>
            <w:tcW w:w="1720" w:type="dxa"/>
          </w:tcPr>
          <w:p w14:paraId="32DE64D7" w14:textId="71572701"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4E7EC634" w14:textId="1C70EA6F"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70868F5B" w14:textId="3E459A15"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7536876C" w14:textId="0F34EE19" w:rsidR="00E4120C" w:rsidRDefault="00E4120C" w:rsidP="00E4120C">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7CBD7DAA"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241EC486" w14:textId="4365063A" w:rsidR="00E4120C" w:rsidRDefault="00E4120C" w:rsidP="007013FE">
            <w:pPr>
              <w:ind w:firstLine="0"/>
            </w:pPr>
            <w:proofErr w:type="spellStart"/>
            <w:r>
              <w:t>Ebay</w:t>
            </w:r>
            <w:proofErr w:type="spellEnd"/>
          </w:p>
        </w:tc>
        <w:tc>
          <w:tcPr>
            <w:tcW w:w="1720" w:type="dxa"/>
          </w:tcPr>
          <w:p w14:paraId="6408CEC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B66176E" w14:textId="18CF4EA5"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269DAD21"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A07A07C"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31D5EC38"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0C8AE7FC" w14:textId="5B106D5D" w:rsidR="00E4120C" w:rsidRDefault="00E4120C" w:rsidP="007013FE">
            <w:pPr>
              <w:ind w:firstLine="0"/>
            </w:pPr>
            <w:r>
              <w:t>SMS</w:t>
            </w:r>
          </w:p>
        </w:tc>
        <w:tc>
          <w:tcPr>
            <w:tcW w:w="1720" w:type="dxa"/>
          </w:tcPr>
          <w:p w14:paraId="369FDA44"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7F26086" w14:textId="40F29DE3"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86DD470"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687BABC5"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2EA5207D"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76D3E281" w14:textId="407513AD" w:rsidR="00E4120C" w:rsidRDefault="00E4120C" w:rsidP="007013FE">
            <w:pPr>
              <w:ind w:firstLine="0"/>
            </w:pPr>
            <w:r>
              <w:t>Wiki</w:t>
            </w:r>
          </w:p>
        </w:tc>
        <w:tc>
          <w:tcPr>
            <w:tcW w:w="1720" w:type="dxa"/>
          </w:tcPr>
          <w:p w14:paraId="6C7BC623"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39A5579D" w14:textId="2D854383"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171EF97B"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1A559630"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r w:rsidR="00E4120C" w14:paraId="7CF2C1D6" w14:textId="77777777" w:rsidTr="00E4120C">
        <w:tc>
          <w:tcPr>
            <w:cnfStyle w:val="001000000000" w:firstRow="0" w:lastRow="0" w:firstColumn="1" w:lastColumn="0" w:oddVBand="0" w:evenVBand="0" w:oddHBand="0" w:evenHBand="0" w:firstRowFirstColumn="0" w:firstRowLastColumn="0" w:lastRowFirstColumn="0" w:lastRowLastColumn="0"/>
            <w:tcW w:w="1276" w:type="dxa"/>
          </w:tcPr>
          <w:p w14:paraId="0FDC24C5" w14:textId="77777777" w:rsidR="00E4120C" w:rsidRDefault="00E4120C" w:rsidP="007013FE">
            <w:pPr>
              <w:ind w:firstLine="0"/>
            </w:pPr>
          </w:p>
        </w:tc>
        <w:tc>
          <w:tcPr>
            <w:tcW w:w="1720" w:type="dxa"/>
          </w:tcPr>
          <w:p w14:paraId="6E5E2552"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0B7B4661" w14:textId="636D2CD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13479C2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D3F593E" w14:textId="77777777" w:rsidR="00E4120C" w:rsidRDefault="00E4120C" w:rsidP="007013FE">
            <w:pPr>
              <w:ind w:firstLine="0"/>
              <w:cnfStyle w:val="000000000000" w:firstRow="0" w:lastRow="0" w:firstColumn="0" w:lastColumn="0" w:oddVBand="0" w:evenVBand="0" w:oddHBand="0" w:evenHBand="0" w:firstRowFirstColumn="0" w:firstRowLastColumn="0" w:lastRowFirstColumn="0" w:lastRowLastColumn="0"/>
            </w:pPr>
          </w:p>
        </w:tc>
      </w:tr>
    </w:tbl>
    <w:p w14:paraId="6023D922" w14:textId="1A84A83B" w:rsidR="007013FE" w:rsidRPr="007013FE" w:rsidRDefault="007013FE" w:rsidP="007013FE"/>
    <w:p w14:paraId="109872D7" w14:textId="2330E965" w:rsidR="00592ABC" w:rsidRDefault="00592ABC" w:rsidP="00592ABC"/>
    <w:p w14:paraId="45E495CD" w14:textId="63E18989" w:rsidR="00592ABC" w:rsidRDefault="00592ABC" w:rsidP="00592ABC"/>
    <w:p w14:paraId="5E664ACC" w14:textId="57E52E95" w:rsidR="00592ABC" w:rsidRDefault="00592ABC" w:rsidP="00592ABC"/>
    <w:p w14:paraId="0E38EF49" w14:textId="656D2329" w:rsidR="00592ABC" w:rsidRDefault="00E4120C" w:rsidP="00E4120C">
      <w:pPr>
        <w:ind w:firstLine="0"/>
      </w:pPr>
      <w:r>
        <w:tab/>
      </w:r>
    </w:p>
    <w:p w14:paraId="445E3CF6" w14:textId="75CD2817" w:rsidR="00592ABC" w:rsidRDefault="00592ABC" w:rsidP="00592ABC"/>
    <w:p w14:paraId="5A880259" w14:textId="2ECF043F" w:rsidR="00E4120C" w:rsidRDefault="00E4120C" w:rsidP="00E4120C">
      <w:pPr>
        <w:ind w:firstLine="0"/>
      </w:pPr>
    </w:p>
    <w:p w14:paraId="3682D768" w14:textId="77777777" w:rsidR="00E4120C" w:rsidRDefault="00E4120C" w:rsidP="00E4120C">
      <w:pPr>
        <w:ind w:firstLine="0"/>
      </w:pPr>
      <w:r>
        <w:tab/>
      </w:r>
    </w:p>
    <w:tbl>
      <w:tblPr>
        <w:tblStyle w:val="Tabellenraster"/>
        <w:tblW w:w="0" w:type="auto"/>
        <w:tblLook w:val="04A0" w:firstRow="1" w:lastRow="0" w:firstColumn="1" w:lastColumn="0" w:noHBand="0" w:noVBand="1"/>
      </w:tblPr>
      <w:tblGrid>
        <w:gridCol w:w="1698"/>
        <w:gridCol w:w="1699"/>
        <w:gridCol w:w="1699"/>
        <w:gridCol w:w="1699"/>
        <w:gridCol w:w="1699"/>
      </w:tblGrid>
      <w:tr w:rsidR="00E4120C" w14:paraId="3029584A" w14:textId="77777777" w:rsidTr="00E4120C">
        <w:tc>
          <w:tcPr>
            <w:tcW w:w="1698" w:type="dxa"/>
          </w:tcPr>
          <w:p w14:paraId="57BE7574" w14:textId="77777777" w:rsidR="00E4120C" w:rsidRDefault="00E4120C" w:rsidP="00E4120C">
            <w:pPr>
              <w:ind w:firstLine="0"/>
            </w:pPr>
          </w:p>
        </w:tc>
        <w:tc>
          <w:tcPr>
            <w:tcW w:w="1699" w:type="dxa"/>
          </w:tcPr>
          <w:p w14:paraId="40ACC8E5" w14:textId="77777777" w:rsidR="00E4120C" w:rsidRDefault="00E4120C" w:rsidP="00E4120C">
            <w:pPr>
              <w:ind w:firstLine="0"/>
            </w:pPr>
          </w:p>
        </w:tc>
        <w:tc>
          <w:tcPr>
            <w:tcW w:w="1699" w:type="dxa"/>
          </w:tcPr>
          <w:p w14:paraId="3FA3C64B" w14:textId="77777777" w:rsidR="00E4120C" w:rsidRDefault="00E4120C" w:rsidP="00E4120C">
            <w:pPr>
              <w:ind w:firstLine="0"/>
            </w:pPr>
          </w:p>
        </w:tc>
        <w:tc>
          <w:tcPr>
            <w:tcW w:w="1699" w:type="dxa"/>
          </w:tcPr>
          <w:p w14:paraId="08FB0191" w14:textId="77777777" w:rsidR="00E4120C" w:rsidRDefault="00E4120C" w:rsidP="00E4120C">
            <w:pPr>
              <w:ind w:firstLine="0"/>
            </w:pPr>
          </w:p>
        </w:tc>
        <w:tc>
          <w:tcPr>
            <w:tcW w:w="1699" w:type="dxa"/>
          </w:tcPr>
          <w:p w14:paraId="2077D4BF" w14:textId="77777777" w:rsidR="00E4120C" w:rsidRDefault="00E4120C" w:rsidP="00E4120C">
            <w:pPr>
              <w:ind w:firstLine="0"/>
            </w:pPr>
          </w:p>
        </w:tc>
      </w:tr>
      <w:tr w:rsidR="00E4120C" w14:paraId="4411C0A7" w14:textId="77777777" w:rsidTr="00E4120C">
        <w:tc>
          <w:tcPr>
            <w:tcW w:w="1698" w:type="dxa"/>
          </w:tcPr>
          <w:p w14:paraId="3D2CCB80" w14:textId="77777777" w:rsidR="00E4120C" w:rsidRDefault="00E4120C" w:rsidP="00E4120C">
            <w:pPr>
              <w:ind w:firstLine="0"/>
            </w:pPr>
          </w:p>
        </w:tc>
        <w:tc>
          <w:tcPr>
            <w:tcW w:w="1699" w:type="dxa"/>
          </w:tcPr>
          <w:p w14:paraId="7A87C550" w14:textId="77777777" w:rsidR="00E4120C" w:rsidRDefault="00E4120C" w:rsidP="00E4120C">
            <w:pPr>
              <w:ind w:firstLine="0"/>
            </w:pPr>
          </w:p>
        </w:tc>
        <w:tc>
          <w:tcPr>
            <w:tcW w:w="1699" w:type="dxa"/>
          </w:tcPr>
          <w:p w14:paraId="45A989C5" w14:textId="77777777" w:rsidR="00E4120C" w:rsidRDefault="00E4120C" w:rsidP="00E4120C">
            <w:pPr>
              <w:ind w:firstLine="0"/>
            </w:pPr>
          </w:p>
        </w:tc>
        <w:tc>
          <w:tcPr>
            <w:tcW w:w="1699" w:type="dxa"/>
          </w:tcPr>
          <w:p w14:paraId="14172036" w14:textId="77777777" w:rsidR="00E4120C" w:rsidRDefault="00E4120C" w:rsidP="00E4120C">
            <w:pPr>
              <w:ind w:firstLine="0"/>
            </w:pPr>
          </w:p>
        </w:tc>
        <w:tc>
          <w:tcPr>
            <w:tcW w:w="1699" w:type="dxa"/>
          </w:tcPr>
          <w:p w14:paraId="563B82B2" w14:textId="77777777" w:rsidR="00E4120C" w:rsidRDefault="00E4120C" w:rsidP="00E4120C">
            <w:pPr>
              <w:ind w:firstLine="0"/>
            </w:pPr>
          </w:p>
        </w:tc>
      </w:tr>
      <w:tr w:rsidR="00E4120C" w14:paraId="0672755C" w14:textId="77777777" w:rsidTr="00E4120C">
        <w:tc>
          <w:tcPr>
            <w:tcW w:w="1698" w:type="dxa"/>
          </w:tcPr>
          <w:p w14:paraId="7818A646" w14:textId="77777777" w:rsidR="00E4120C" w:rsidRDefault="00E4120C" w:rsidP="00E4120C">
            <w:pPr>
              <w:ind w:firstLine="0"/>
            </w:pPr>
          </w:p>
        </w:tc>
        <w:tc>
          <w:tcPr>
            <w:tcW w:w="1699" w:type="dxa"/>
          </w:tcPr>
          <w:p w14:paraId="64AFC2F0" w14:textId="77777777" w:rsidR="00E4120C" w:rsidRDefault="00E4120C" w:rsidP="00E4120C">
            <w:pPr>
              <w:ind w:firstLine="0"/>
            </w:pPr>
          </w:p>
        </w:tc>
        <w:tc>
          <w:tcPr>
            <w:tcW w:w="1699" w:type="dxa"/>
          </w:tcPr>
          <w:p w14:paraId="45D6669A" w14:textId="77777777" w:rsidR="00E4120C" w:rsidRDefault="00E4120C" w:rsidP="00E4120C">
            <w:pPr>
              <w:ind w:firstLine="0"/>
            </w:pPr>
          </w:p>
        </w:tc>
        <w:tc>
          <w:tcPr>
            <w:tcW w:w="1699" w:type="dxa"/>
          </w:tcPr>
          <w:p w14:paraId="4D2AED9F" w14:textId="77777777" w:rsidR="00E4120C" w:rsidRDefault="00E4120C" w:rsidP="00E4120C">
            <w:pPr>
              <w:ind w:firstLine="0"/>
            </w:pPr>
          </w:p>
        </w:tc>
        <w:tc>
          <w:tcPr>
            <w:tcW w:w="1699" w:type="dxa"/>
          </w:tcPr>
          <w:p w14:paraId="02EAD823" w14:textId="77777777" w:rsidR="00E4120C" w:rsidRDefault="00E4120C" w:rsidP="00E4120C">
            <w:pPr>
              <w:ind w:firstLine="0"/>
            </w:pPr>
          </w:p>
        </w:tc>
      </w:tr>
      <w:tr w:rsidR="00E4120C" w14:paraId="41EDEB9B" w14:textId="77777777" w:rsidTr="00E4120C">
        <w:tc>
          <w:tcPr>
            <w:tcW w:w="1698" w:type="dxa"/>
          </w:tcPr>
          <w:p w14:paraId="700CF834" w14:textId="77777777" w:rsidR="00E4120C" w:rsidRDefault="00E4120C" w:rsidP="00E4120C">
            <w:pPr>
              <w:ind w:firstLine="0"/>
            </w:pPr>
          </w:p>
        </w:tc>
        <w:tc>
          <w:tcPr>
            <w:tcW w:w="1699" w:type="dxa"/>
          </w:tcPr>
          <w:p w14:paraId="3C9AD30D" w14:textId="77777777" w:rsidR="00E4120C" w:rsidRDefault="00E4120C" w:rsidP="00E4120C">
            <w:pPr>
              <w:ind w:firstLine="0"/>
            </w:pPr>
          </w:p>
        </w:tc>
        <w:tc>
          <w:tcPr>
            <w:tcW w:w="1699" w:type="dxa"/>
          </w:tcPr>
          <w:p w14:paraId="1A9F6122" w14:textId="77777777" w:rsidR="00E4120C" w:rsidRDefault="00E4120C" w:rsidP="00E4120C">
            <w:pPr>
              <w:ind w:firstLine="0"/>
            </w:pPr>
          </w:p>
        </w:tc>
        <w:tc>
          <w:tcPr>
            <w:tcW w:w="1699" w:type="dxa"/>
          </w:tcPr>
          <w:p w14:paraId="6F5E0CCC" w14:textId="77777777" w:rsidR="00E4120C" w:rsidRDefault="00E4120C" w:rsidP="00E4120C">
            <w:pPr>
              <w:ind w:firstLine="0"/>
            </w:pPr>
          </w:p>
        </w:tc>
        <w:tc>
          <w:tcPr>
            <w:tcW w:w="1699" w:type="dxa"/>
          </w:tcPr>
          <w:p w14:paraId="061DD7D6" w14:textId="77777777" w:rsidR="00E4120C" w:rsidRDefault="00E4120C" w:rsidP="00E4120C">
            <w:pPr>
              <w:ind w:firstLine="0"/>
            </w:pPr>
          </w:p>
        </w:tc>
      </w:tr>
    </w:tbl>
    <w:p w14:paraId="56E2BEA6" w14:textId="3A219CA2" w:rsidR="00E4120C" w:rsidRDefault="00E4120C" w:rsidP="00E4120C">
      <w:pPr>
        <w:ind w:firstLine="0"/>
      </w:pPr>
    </w:p>
    <w:p w14:paraId="0ED2A61C" w14:textId="77777777" w:rsidR="00592ABC" w:rsidRPr="00592ABC" w:rsidRDefault="00592ABC" w:rsidP="00592ABC"/>
    <w:p w14:paraId="302901D0" w14:textId="77777777" w:rsidR="00D32533" w:rsidRDefault="00D32533">
      <w:pPr>
        <w:ind w:left="1208" w:hanging="357"/>
        <w:rPr>
          <w:rFonts w:eastAsia="Times" w:cs="Times"/>
          <w:szCs w:val="24"/>
        </w:rPr>
      </w:pPr>
      <w:bookmarkStart w:id="66" w:name="_Toc78870234"/>
      <w:r>
        <w:rPr>
          <w:szCs w:val="24"/>
        </w:rPr>
        <w:br w:type="page"/>
      </w:r>
    </w:p>
    <w:p w14:paraId="71763367" w14:textId="4FA96232" w:rsidR="00A971BE" w:rsidRPr="003D6548" w:rsidRDefault="00A971BE" w:rsidP="00B85DF0">
      <w:pPr>
        <w:pStyle w:val="berschrift2"/>
        <w:rPr>
          <w:szCs w:val="24"/>
        </w:rPr>
      </w:pPr>
      <w:r w:rsidRPr="003D6548">
        <w:rPr>
          <w:szCs w:val="24"/>
        </w:rPr>
        <w:lastRenderedPageBreak/>
        <w:t>Training Phase</w:t>
      </w:r>
      <w:bookmarkEnd w:id="66"/>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76"/>
        <w:gridCol w:w="1720"/>
        <w:gridCol w:w="1656"/>
        <w:gridCol w:w="2215"/>
        <w:gridCol w:w="2489"/>
      </w:tblGrid>
      <w:tr w:rsidR="00E4120C" w14:paraId="6A3A1AEF"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937EBEB" w14:textId="77777777" w:rsidR="00E4120C" w:rsidRDefault="00E4120C" w:rsidP="009E7AD2">
            <w:pPr>
              <w:ind w:firstLine="0"/>
              <w:jc w:val="center"/>
            </w:pPr>
            <w:bookmarkStart w:id="67" w:name="_Toc78870235"/>
            <w:r>
              <w:t>Corpus</w:t>
            </w:r>
          </w:p>
        </w:tc>
        <w:tc>
          <w:tcPr>
            <w:tcW w:w="1720" w:type="dxa"/>
          </w:tcPr>
          <w:p w14:paraId="51627621"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495AAF12"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36FB32A3"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5DD25CAC"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016F0A79"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5228249B" w14:textId="77777777" w:rsidR="00E4120C" w:rsidRDefault="00E4120C" w:rsidP="009E7AD2">
            <w:pPr>
              <w:ind w:firstLine="0"/>
            </w:pPr>
            <w:proofErr w:type="spellStart"/>
            <w:r>
              <w:t>Ebay</w:t>
            </w:r>
            <w:proofErr w:type="spellEnd"/>
          </w:p>
        </w:tc>
        <w:tc>
          <w:tcPr>
            <w:tcW w:w="1720" w:type="dxa"/>
          </w:tcPr>
          <w:p w14:paraId="691129B8"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527A68C3"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D11D06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6F754899"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2FD138AD"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1BF18539" w14:textId="77777777" w:rsidR="00E4120C" w:rsidRDefault="00E4120C" w:rsidP="009E7AD2">
            <w:pPr>
              <w:ind w:firstLine="0"/>
            </w:pPr>
            <w:r>
              <w:t>SMS</w:t>
            </w:r>
          </w:p>
        </w:tc>
        <w:tc>
          <w:tcPr>
            <w:tcW w:w="1720" w:type="dxa"/>
          </w:tcPr>
          <w:p w14:paraId="1B909734"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15056D6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0C432A3B"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7B7C36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2280F0C0"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87821A6" w14:textId="77777777" w:rsidR="00E4120C" w:rsidRDefault="00E4120C" w:rsidP="009E7AD2">
            <w:pPr>
              <w:ind w:firstLine="0"/>
            </w:pPr>
            <w:r>
              <w:t>Wiki</w:t>
            </w:r>
          </w:p>
        </w:tc>
        <w:tc>
          <w:tcPr>
            <w:tcW w:w="1720" w:type="dxa"/>
          </w:tcPr>
          <w:p w14:paraId="03AFA28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03F9EBB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25D5B50D"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128F6777"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46A9EAA6"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47A0AD89" w14:textId="77777777" w:rsidR="00E4120C" w:rsidRDefault="00E4120C" w:rsidP="009E7AD2">
            <w:pPr>
              <w:ind w:firstLine="0"/>
            </w:pPr>
          </w:p>
        </w:tc>
        <w:tc>
          <w:tcPr>
            <w:tcW w:w="1720" w:type="dxa"/>
          </w:tcPr>
          <w:p w14:paraId="7A2E304D"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5900061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70F66D9B"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8D7B79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bl>
    <w:p w14:paraId="586D9396" w14:textId="77777777" w:rsidR="00D32533" w:rsidRDefault="00D32533">
      <w:pPr>
        <w:ind w:left="1208" w:hanging="357"/>
        <w:rPr>
          <w:rFonts w:eastAsia="Times" w:cs="Times"/>
          <w:szCs w:val="24"/>
        </w:rPr>
      </w:pPr>
      <w:r>
        <w:rPr>
          <w:szCs w:val="24"/>
        </w:rPr>
        <w:br w:type="page"/>
      </w:r>
    </w:p>
    <w:p w14:paraId="6F2B6D90" w14:textId="303766C0" w:rsidR="00C92CFC" w:rsidRDefault="00715F8F" w:rsidP="00C92CFC">
      <w:pPr>
        <w:pStyle w:val="berschrift2"/>
        <w:rPr>
          <w:szCs w:val="24"/>
        </w:rPr>
      </w:pPr>
      <w:r w:rsidRPr="003D6548">
        <w:rPr>
          <w:szCs w:val="24"/>
        </w:rPr>
        <w:lastRenderedPageBreak/>
        <w:t>Testing Phase</w:t>
      </w:r>
      <w:bookmarkEnd w:id="64"/>
      <w:bookmarkEnd w:id="65"/>
      <w:bookmarkEnd w:id="67"/>
      <w:r w:rsidRPr="003D6548">
        <w:rPr>
          <w:szCs w:val="24"/>
        </w:rPr>
        <w:t xml:space="preserve"> </w:t>
      </w:r>
    </w:p>
    <w:tbl>
      <w:tblPr>
        <w:tblStyle w:val="Gitternetztabelle1hell"/>
        <w:tblW w:w="9356" w:type="dxa"/>
        <w:tblInd w:w="-5" w:type="dxa"/>
        <w:tblLook w:val="04A0" w:firstRow="1" w:lastRow="0" w:firstColumn="1" w:lastColumn="0" w:noHBand="0" w:noVBand="1"/>
      </w:tblPr>
      <w:tblGrid>
        <w:gridCol w:w="1289"/>
        <w:gridCol w:w="1717"/>
        <w:gridCol w:w="1653"/>
        <w:gridCol w:w="2212"/>
        <w:gridCol w:w="2485"/>
      </w:tblGrid>
      <w:tr w:rsidR="00E4120C" w14:paraId="7608D058" w14:textId="77777777" w:rsidTr="009E7A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7F9BCC40" w14:textId="77777777" w:rsidR="00E4120C" w:rsidRDefault="00E4120C" w:rsidP="009E7AD2">
            <w:pPr>
              <w:ind w:firstLine="0"/>
              <w:jc w:val="center"/>
            </w:pPr>
            <w:r>
              <w:t>Corpus</w:t>
            </w:r>
          </w:p>
        </w:tc>
        <w:tc>
          <w:tcPr>
            <w:tcW w:w="1720" w:type="dxa"/>
          </w:tcPr>
          <w:p w14:paraId="16F7AD50"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Expected Feature</w:t>
            </w:r>
          </w:p>
        </w:tc>
        <w:tc>
          <w:tcPr>
            <w:tcW w:w="1656" w:type="dxa"/>
          </w:tcPr>
          <w:p w14:paraId="36C0857E"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 Tokens</w:t>
            </w:r>
          </w:p>
        </w:tc>
        <w:tc>
          <w:tcPr>
            <w:tcW w:w="2215" w:type="dxa"/>
          </w:tcPr>
          <w:p w14:paraId="12CE0BCB"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Sentences</w:t>
            </w:r>
          </w:p>
        </w:tc>
        <w:tc>
          <w:tcPr>
            <w:tcW w:w="2489" w:type="dxa"/>
          </w:tcPr>
          <w:p w14:paraId="05A71622" w14:textId="77777777" w:rsidR="00E4120C" w:rsidRDefault="00E4120C" w:rsidP="009E7AD2">
            <w:pPr>
              <w:ind w:firstLine="0"/>
              <w:jc w:val="center"/>
              <w:cnfStyle w:val="100000000000" w:firstRow="1" w:lastRow="0" w:firstColumn="0" w:lastColumn="0" w:oddVBand="0" w:evenVBand="0" w:oddHBand="0" w:evenHBand="0" w:firstRowFirstColumn="0" w:firstRowLastColumn="0" w:lastRowFirstColumn="0" w:lastRowLastColumn="0"/>
            </w:pPr>
            <w:r>
              <w:t>#Documents</w:t>
            </w:r>
          </w:p>
        </w:tc>
      </w:tr>
      <w:tr w:rsidR="00E4120C" w14:paraId="7C7D22C1"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723D2A8C" w14:textId="77777777" w:rsidR="00E4120C" w:rsidRDefault="00E4120C" w:rsidP="009E7AD2">
            <w:pPr>
              <w:ind w:firstLine="0"/>
              <w:rPr>
                <w:b w:val="0"/>
                <w:bCs w:val="0"/>
              </w:rPr>
            </w:pPr>
            <w:r>
              <w:t xml:space="preserve">Mueller </w:t>
            </w:r>
          </w:p>
          <w:p w14:paraId="27954100" w14:textId="77777777" w:rsidR="00E4120C" w:rsidRDefault="00E4120C" w:rsidP="009E7AD2">
            <w:pPr>
              <w:ind w:firstLine="0"/>
              <w:rPr>
                <w:b w:val="0"/>
                <w:bCs w:val="0"/>
              </w:rPr>
            </w:pPr>
            <w:r>
              <w:t>Français</w:t>
            </w:r>
          </w:p>
          <w:p w14:paraId="4B2DB070" w14:textId="489EE180" w:rsidR="00E4120C" w:rsidRDefault="00E4120C" w:rsidP="009E7AD2">
            <w:pPr>
              <w:ind w:firstLine="0"/>
            </w:pPr>
            <w:r>
              <w:t>Parlé</w:t>
            </w:r>
          </w:p>
        </w:tc>
        <w:tc>
          <w:tcPr>
            <w:tcW w:w="1720" w:type="dxa"/>
          </w:tcPr>
          <w:p w14:paraId="32D684E4"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6AB4EE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A24FBC5"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7DB8B5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06624218"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1EDF7860" w14:textId="77777777" w:rsidR="00E4120C" w:rsidRDefault="00E4120C" w:rsidP="00E4120C">
            <w:pPr>
              <w:ind w:firstLine="0"/>
              <w:rPr>
                <w:b w:val="0"/>
                <w:bCs w:val="0"/>
              </w:rPr>
            </w:pPr>
            <w:r>
              <w:t xml:space="preserve">Mueller </w:t>
            </w:r>
          </w:p>
          <w:p w14:paraId="7E19AECC" w14:textId="77777777" w:rsidR="00E4120C" w:rsidRDefault="00E4120C" w:rsidP="00E4120C">
            <w:pPr>
              <w:ind w:firstLine="0"/>
              <w:rPr>
                <w:b w:val="0"/>
                <w:bCs w:val="0"/>
              </w:rPr>
            </w:pPr>
            <w:r>
              <w:t>Français</w:t>
            </w:r>
          </w:p>
          <w:p w14:paraId="67AB2F03" w14:textId="78374E53" w:rsidR="00E4120C" w:rsidRDefault="00E4120C" w:rsidP="00E4120C">
            <w:pPr>
              <w:ind w:firstLine="0"/>
            </w:pPr>
            <w:r>
              <w:t>Écrit</w:t>
            </w:r>
          </w:p>
        </w:tc>
        <w:tc>
          <w:tcPr>
            <w:tcW w:w="1720" w:type="dxa"/>
          </w:tcPr>
          <w:p w14:paraId="2D376B5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21CEB7A"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A82741F"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29ADAA1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14A662D3"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28E4620" w14:textId="279BAE05" w:rsidR="00E4120C" w:rsidRDefault="00E4120C" w:rsidP="009E7AD2">
            <w:pPr>
              <w:ind w:firstLine="0"/>
            </w:pPr>
            <w:proofErr w:type="spellStart"/>
            <w:r>
              <w:t>Ebay</w:t>
            </w:r>
            <w:proofErr w:type="spellEnd"/>
          </w:p>
        </w:tc>
        <w:tc>
          <w:tcPr>
            <w:tcW w:w="1720" w:type="dxa"/>
          </w:tcPr>
          <w:p w14:paraId="2724DDF8"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C642A3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39B5716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00CB5C73"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55F68C3B"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4E29F139" w14:textId="664A89B2" w:rsidR="00E4120C" w:rsidRDefault="00E4120C" w:rsidP="009E7AD2">
            <w:pPr>
              <w:ind w:firstLine="0"/>
            </w:pPr>
            <w:r>
              <w:t>SMS</w:t>
            </w:r>
          </w:p>
        </w:tc>
        <w:tc>
          <w:tcPr>
            <w:tcW w:w="1720" w:type="dxa"/>
          </w:tcPr>
          <w:p w14:paraId="3A18025E"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461FAC7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4827FC5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410773E9"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r w:rsidR="00E4120C" w14:paraId="67E19EB7" w14:textId="77777777" w:rsidTr="009E7AD2">
        <w:tc>
          <w:tcPr>
            <w:cnfStyle w:val="001000000000" w:firstRow="0" w:lastRow="0" w:firstColumn="1" w:lastColumn="0" w:oddVBand="0" w:evenVBand="0" w:oddHBand="0" w:evenHBand="0" w:firstRowFirstColumn="0" w:firstRowLastColumn="0" w:lastRowFirstColumn="0" w:lastRowLastColumn="0"/>
            <w:tcW w:w="1276" w:type="dxa"/>
          </w:tcPr>
          <w:p w14:paraId="0F6C4532" w14:textId="36942BBB" w:rsidR="00E4120C" w:rsidRDefault="00E4120C" w:rsidP="009E7AD2">
            <w:pPr>
              <w:ind w:firstLine="0"/>
            </w:pPr>
            <w:r>
              <w:t>Wiki</w:t>
            </w:r>
          </w:p>
        </w:tc>
        <w:tc>
          <w:tcPr>
            <w:tcW w:w="1720" w:type="dxa"/>
          </w:tcPr>
          <w:p w14:paraId="47A749C2"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1656" w:type="dxa"/>
          </w:tcPr>
          <w:p w14:paraId="77C572F6"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215" w:type="dxa"/>
          </w:tcPr>
          <w:p w14:paraId="6CD83F40"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c>
          <w:tcPr>
            <w:tcW w:w="2489" w:type="dxa"/>
          </w:tcPr>
          <w:p w14:paraId="3EFF6C11" w14:textId="77777777" w:rsidR="00E4120C" w:rsidRDefault="00E4120C" w:rsidP="009E7AD2">
            <w:pPr>
              <w:ind w:firstLine="0"/>
              <w:cnfStyle w:val="000000000000" w:firstRow="0" w:lastRow="0" w:firstColumn="0" w:lastColumn="0" w:oddVBand="0" w:evenVBand="0" w:oddHBand="0" w:evenHBand="0" w:firstRowFirstColumn="0" w:firstRowLastColumn="0" w:lastRowFirstColumn="0" w:lastRowLastColumn="0"/>
            </w:pPr>
          </w:p>
        </w:tc>
      </w:tr>
    </w:tbl>
    <w:p w14:paraId="196FDB4A" w14:textId="77777777" w:rsidR="00C92CFC" w:rsidRPr="00C92CFC" w:rsidRDefault="00C92CFC" w:rsidP="00C92CFC"/>
    <w:p w14:paraId="60118B1E" w14:textId="27D776A6" w:rsidR="00715F8F" w:rsidRPr="00D32533" w:rsidRDefault="00C92CFC" w:rsidP="00D32533">
      <w:pPr>
        <w:ind w:left="1208" w:hanging="357"/>
        <w:rPr>
          <w:rFonts w:eastAsia="Times" w:cs="Times"/>
          <w:szCs w:val="24"/>
        </w:rPr>
      </w:pPr>
      <w:r>
        <w:rPr>
          <w:szCs w:val="24"/>
        </w:rPr>
        <w:br w:type="page"/>
      </w:r>
      <w:bookmarkStart w:id="68" w:name="_Toc78870236"/>
      <w:bookmarkEnd w:id="68"/>
    </w:p>
    <w:p w14:paraId="65A0390B" w14:textId="77777777" w:rsidR="003D2C3B" w:rsidRPr="003D6548" w:rsidRDefault="003D2C3B" w:rsidP="00B85DF0">
      <w:pPr>
        <w:pStyle w:val="berschrift1"/>
      </w:pPr>
      <w:bookmarkStart w:id="69" w:name="_Toc75691440"/>
      <w:bookmarkStart w:id="70" w:name="_Toc75691586"/>
      <w:bookmarkStart w:id="71" w:name="_Toc78870237"/>
      <w:r w:rsidRPr="003D6548">
        <w:lastRenderedPageBreak/>
        <w:t>Conclusion</w:t>
      </w:r>
      <w:bookmarkEnd w:id="69"/>
      <w:bookmarkEnd w:id="70"/>
      <w:bookmarkEnd w:id="71"/>
    </w:p>
    <w:p w14:paraId="2F529C19" w14:textId="2E809756" w:rsidR="000E2E6D" w:rsidRDefault="000E2E6D" w:rsidP="008D7F64">
      <w:pPr>
        <w:ind w:firstLine="0"/>
      </w:pPr>
      <w:bookmarkStart w:id="72" w:name="_Toc75691441"/>
      <w:bookmarkStart w:id="73" w:name="_Toc75691587"/>
    </w:p>
    <w:p w14:paraId="163A81E8" w14:textId="5D965594" w:rsidR="008D7F64" w:rsidRDefault="008D7F64" w:rsidP="008D7F64">
      <w:pPr>
        <w:ind w:firstLine="0"/>
      </w:pPr>
    </w:p>
    <w:p w14:paraId="6B5E06B9" w14:textId="7652D023" w:rsidR="008D7F64" w:rsidRDefault="008D7F64" w:rsidP="008D7F64">
      <w:pPr>
        <w:ind w:firstLine="0"/>
      </w:pPr>
    </w:p>
    <w:p w14:paraId="6207C493"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74" w:name="_Toc78870238"/>
      <w:r w:rsidRPr="003D6548">
        <w:t>References</w:t>
      </w:r>
      <w:bookmarkEnd w:id="72"/>
      <w:bookmarkEnd w:id="73"/>
      <w:bookmarkEnd w:id="74"/>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lastRenderedPageBreak/>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5" w:name="_Toc75691442"/>
      <w:bookmarkStart w:id="76" w:name="_Toc75691588"/>
      <w:bookmarkStart w:id="77" w:name="_Toc78870239"/>
      <w:r w:rsidRPr="003D6548">
        <w:rPr>
          <w:szCs w:val="24"/>
        </w:rPr>
        <w:t>Eigenständigkeitserklärung</w:t>
      </w:r>
      <w:bookmarkEnd w:id="75"/>
      <w:bookmarkEnd w:id="76"/>
      <w:bookmarkEnd w:id="77"/>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8" w:name="_Toc78870240"/>
      <w:r>
        <w:rPr>
          <w:b w:val="0"/>
        </w:rPr>
        <w:t>Appendix</w:t>
      </w:r>
      <w:bookmarkEnd w:id="78"/>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9" w:name="_Toc75713102"/>
      <w:r w:rsidRPr="00554832">
        <w:t>Oral</w:t>
      </w:r>
      <w:bookmarkEnd w:id="79"/>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80" w:name="_Toc75713103"/>
      <w:r w:rsidRPr="00554832">
        <w:t>Literate</w:t>
      </w:r>
      <w:bookmarkEnd w:id="80"/>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lastRenderedPageBreak/>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5E2F4" w14:textId="77777777" w:rsidR="003A55A2" w:rsidRDefault="003A55A2">
      <w:pPr>
        <w:spacing w:line="240" w:lineRule="auto"/>
      </w:pPr>
      <w:r>
        <w:separator/>
      </w:r>
    </w:p>
  </w:endnote>
  <w:endnote w:type="continuationSeparator" w:id="0">
    <w:p w14:paraId="678D1534" w14:textId="77777777" w:rsidR="003A55A2" w:rsidRDefault="003A55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EE413" w14:textId="77777777" w:rsidR="003A55A2" w:rsidRDefault="003A55A2">
      <w:pPr>
        <w:spacing w:line="240" w:lineRule="auto"/>
      </w:pPr>
      <w:r>
        <w:separator/>
      </w:r>
    </w:p>
  </w:footnote>
  <w:footnote w:type="continuationSeparator" w:id="0">
    <w:p w14:paraId="2C546ABB" w14:textId="77777777" w:rsidR="003A55A2" w:rsidRDefault="003A55A2">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3A55A2"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1C30"/>
    <w:rsid w:val="00095A0B"/>
    <w:rsid w:val="0009637B"/>
    <w:rsid w:val="000A08B5"/>
    <w:rsid w:val="000A520C"/>
    <w:rsid w:val="000A7D25"/>
    <w:rsid w:val="000B5F1B"/>
    <w:rsid w:val="000C2041"/>
    <w:rsid w:val="000C34D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6280"/>
    <w:rsid w:val="0011112B"/>
    <w:rsid w:val="0011234E"/>
    <w:rsid w:val="00112A81"/>
    <w:rsid w:val="00114761"/>
    <w:rsid w:val="001162FE"/>
    <w:rsid w:val="00121F88"/>
    <w:rsid w:val="001301BF"/>
    <w:rsid w:val="00131270"/>
    <w:rsid w:val="00132132"/>
    <w:rsid w:val="001363F6"/>
    <w:rsid w:val="00141189"/>
    <w:rsid w:val="001415B7"/>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357F"/>
    <w:rsid w:val="002A468C"/>
    <w:rsid w:val="002A5015"/>
    <w:rsid w:val="002A7DD0"/>
    <w:rsid w:val="002B2346"/>
    <w:rsid w:val="002B4617"/>
    <w:rsid w:val="002C438D"/>
    <w:rsid w:val="002C7769"/>
    <w:rsid w:val="002D2A73"/>
    <w:rsid w:val="002D2CDF"/>
    <w:rsid w:val="002D5622"/>
    <w:rsid w:val="002D5D7A"/>
    <w:rsid w:val="002E0D19"/>
    <w:rsid w:val="002E6F9C"/>
    <w:rsid w:val="002F2B74"/>
    <w:rsid w:val="002F3B44"/>
    <w:rsid w:val="0031477A"/>
    <w:rsid w:val="003171C4"/>
    <w:rsid w:val="003303C1"/>
    <w:rsid w:val="00332B67"/>
    <w:rsid w:val="003341D2"/>
    <w:rsid w:val="00336B1B"/>
    <w:rsid w:val="003375BF"/>
    <w:rsid w:val="0034004E"/>
    <w:rsid w:val="00340456"/>
    <w:rsid w:val="003408BA"/>
    <w:rsid w:val="00344135"/>
    <w:rsid w:val="003451B6"/>
    <w:rsid w:val="00350FE8"/>
    <w:rsid w:val="003549AF"/>
    <w:rsid w:val="00354C69"/>
    <w:rsid w:val="00355FE0"/>
    <w:rsid w:val="00356673"/>
    <w:rsid w:val="00364223"/>
    <w:rsid w:val="00364791"/>
    <w:rsid w:val="003771B1"/>
    <w:rsid w:val="00380C6C"/>
    <w:rsid w:val="00386BC8"/>
    <w:rsid w:val="00386DDB"/>
    <w:rsid w:val="0038707C"/>
    <w:rsid w:val="00390460"/>
    <w:rsid w:val="003A55A2"/>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226"/>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54A7C"/>
    <w:rsid w:val="00560436"/>
    <w:rsid w:val="00560B0E"/>
    <w:rsid w:val="00574031"/>
    <w:rsid w:val="0057637D"/>
    <w:rsid w:val="00577BFB"/>
    <w:rsid w:val="005846F3"/>
    <w:rsid w:val="00592ABC"/>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013FE"/>
    <w:rsid w:val="00702BD8"/>
    <w:rsid w:val="00711730"/>
    <w:rsid w:val="00712202"/>
    <w:rsid w:val="007158AF"/>
    <w:rsid w:val="00715F8F"/>
    <w:rsid w:val="00722472"/>
    <w:rsid w:val="00735A51"/>
    <w:rsid w:val="0073720D"/>
    <w:rsid w:val="00742BE8"/>
    <w:rsid w:val="007505E4"/>
    <w:rsid w:val="007522DD"/>
    <w:rsid w:val="00757539"/>
    <w:rsid w:val="00763622"/>
    <w:rsid w:val="00765BB7"/>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7F73CD"/>
    <w:rsid w:val="0080031F"/>
    <w:rsid w:val="00804436"/>
    <w:rsid w:val="00804DE7"/>
    <w:rsid w:val="00806E31"/>
    <w:rsid w:val="00811668"/>
    <w:rsid w:val="0081383B"/>
    <w:rsid w:val="008144C2"/>
    <w:rsid w:val="0081788A"/>
    <w:rsid w:val="008206CD"/>
    <w:rsid w:val="00822131"/>
    <w:rsid w:val="00830246"/>
    <w:rsid w:val="00832AD2"/>
    <w:rsid w:val="00837D06"/>
    <w:rsid w:val="00840265"/>
    <w:rsid w:val="00853741"/>
    <w:rsid w:val="00854070"/>
    <w:rsid w:val="00855E75"/>
    <w:rsid w:val="0085626D"/>
    <w:rsid w:val="00856E42"/>
    <w:rsid w:val="00870DE7"/>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D7F64"/>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700CB"/>
    <w:rsid w:val="00C70794"/>
    <w:rsid w:val="00C73D51"/>
    <w:rsid w:val="00C77A9F"/>
    <w:rsid w:val="00C82E94"/>
    <w:rsid w:val="00C836E8"/>
    <w:rsid w:val="00C8524C"/>
    <w:rsid w:val="00C92CFC"/>
    <w:rsid w:val="00C94834"/>
    <w:rsid w:val="00C97235"/>
    <w:rsid w:val="00CA08C2"/>
    <w:rsid w:val="00CA4412"/>
    <w:rsid w:val="00CA5A12"/>
    <w:rsid w:val="00CA5C2A"/>
    <w:rsid w:val="00CB0457"/>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20C"/>
    <w:rsid w:val="00E4178C"/>
    <w:rsid w:val="00E437B6"/>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26BC"/>
    <w:rsid w:val="00F745EB"/>
    <w:rsid w:val="00F825C5"/>
    <w:rsid w:val="00F84BCF"/>
    <w:rsid w:val="00F86930"/>
    <w:rsid w:val="00F86BC5"/>
    <w:rsid w:val="00F87463"/>
    <w:rsid w:val="00F9217A"/>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2089</Words>
  <Characters>121491</Characters>
  <Application>Microsoft Office Word</Application>
  <DocSecurity>0</DocSecurity>
  <Lines>1012</Lines>
  <Paragraphs>28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3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85</cp:revision>
  <cp:lastPrinted>2021-05-14T10:41:00Z</cp:lastPrinted>
  <dcterms:created xsi:type="dcterms:W3CDTF">2021-05-04T10:40:00Z</dcterms:created>
  <dcterms:modified xsi:type="dcterms:W3CDTF">2021-08-04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